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0" w:type="auto"/>
        <w:tblLook w:val="04A0" w:firstRow="1" w:lastRow="0" w:firstColumn="1" w:lastColumn="0" w:noHBand="0" w:noVBand="1"/>
      </w:tblPr>
      <w:tblGrid>
        <w:gridCol w:w="4768"/>
        <w:gridCol w:w="3736"/>
      </w:tblGrid>
      <w:tr w:rsidR="00C914FE" w14:paraId="08CE4E78" w14:textId="77777777" w:rsidTr="0015541D">
        <w:trPr>
          <w:trHeight w:val="1456"/>
        </w:trPr>
        <w:tc>
          <w:tcPr>
            <w:tcW w:w="4768" w:type="dxa"/>
          </w:tcPr>
          <w:p w14:paraId="06CB0B1D" w14:textId="77777777" w:rsidR="00C914FE" w:rsidRDefault="00C914FE" w:rsidP="007308CD">
            <w:pPr>
              <w:tabs>
                <w:tab w:val="left" w:pos="2748"/>
              </w:tabs>
              <w:spacing w:line="360" w:lineRule="auto"/>
            </w:pPr>
          </w:p>
          <w:p w14:paraId="36760B89" w14:textId="77777777" w:rsidR="00C914FE" w:rsidRDefault="00FB7D36" w:rsidP="007308CD">
            <w:pPr>
              <w:tabs>
                <w:tab w:val="left" w:pos="2748"/>
              </w:tabs>
              <w:spacing w:line="360" w:lineRule="auto"/>
            </w:pPr>
            <w:r>
              <w:rPr>
                <w:noProof/>
              </w:rPr>
              <w:drawing>
                <wp:anchor distT="0" distB="0" distL="114300" distR="114300" simplePos="0" relativeHeight="251657216" behindDoc="1" locked="0" layoutInCell="1" allowOverlap="1" wp14:anchorId="0412944B" wp14:editId="57CFA955">
                  <wp:simplePos x="0" y="0"/>
                  <wp:positionH relativeFrom="margin">
                    <wp:align>left</wp:align>
                  </wp:positionH>
                  <wp:positionV relativeFrom="paragraph">
                    <wp:posOffset>-158115</wp:posOffset>
                  </wp:positionV>
                  <wp:extent cx="2838450" cy="437515"/>
                  <wp:effectExtent l="0" t="0" r="0" b="0"/>
                  <wp:wrapTight wrapText="bothSides">
                    <wp:wrapPolygon edited="0">
                      <wp:start x="0" y="0"/>
                      <wp:lineTo x="0" y="20691"/>
                      <wp:lineTo x="21455" y="20691"/>
                      <wp:lineTo x="21455" y="0"/>
                      <wp:lineTo x="0" y="0"/>
                    </wp:wrapPolygon>
                  </wp:wrapTight>
                  <wp:docPr id="4" name="Bild 3" descr="Logo Uni Koblenz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Bild 3" descr="Logo Uni Koblenz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email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8450" cy="4375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3736" w:type="dxa"/>
          </w:tcPr>
          <w:p w14:paraId="69A562DB" w14:textId="77777777" w:rsidR="00C914FE" w:rsidRDefault="00FB7D36" w:rsidP="007308CD">
            <w:pPr>
              <w:tabs>
                <w:tab w:val="left" w:pos="2748"/>
              </w:tabs>
              <w:spacing w:line="360" w:lineRule="auto"/>
            </w:pPr>
            <w:r>
              <w:rPr>
                <w:noProof/>
              </w:rPr>
              <w:drawing>
                <wp:anchor distT="0" distB="0" distL="114300" distR="114300" simplePos="0" relativeHeight="251658240" behindDoc="1" locked="0" layoutInCell="1" allowOverlap="1" wp14:anchorId="54A00289" wp14:editId="198E27C0">
                  <wp:simplePos x="0" y="0"/>
                  <wp:positionH relativeFrom="margin">
                    <wp:align>right</wp:align>
                  </wp:positionH>
                  <wp:positionV relativeFrom="paragraph">
                    <wp:posOffset>-469265</wp:posOffset>
                  </wp:positionV>
                  <wp:extent cx="1733550" cy="755650"/>
                  <wp:effectExtent l="0" t="0" r="0" b="0"/>
                  <wp:wrapTight wrapText="bothSides">
                    <wp:wrapPolygon edited="0">
                      <wp:start x="0" y="0"/>
                      <wp:lineTo x="0" y="21237"/>
                      <wp:lineTo x="21363" y="21237"/>
                      <wp:lineTo x="21363" y="0"/>
                      <wp:lineTo x="0" y="0"/>
                    </wp:wrapPolygon>
                  </wp:wrapTight>
                  <wp:docPr id="3" name="Bild 3" descr="IfM_rgb_72dpi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IfM_rgb_72dpi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email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3550" cy="755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290A76B7" w14:textId="77777777" w:rsidR="0015541D" w:rsidRPr="007308CD" w:rsidRDefault="0015541D" w:rsidP="007308CD">
      <w:pPr>
        <w:spacing w:line="360" w:lineRule="auto"/>
        <w:rPr>
          <w:rFonts w:ascii="Arial" w:hAnsi="Arial" w:cs="Arial"/>
        </w:rPr>
      </w:pPr>
    </w:p>
    <w:p w14:paraId="619C6B58" w14:textId="3D318A2A" w:rsidR="004814C8" w:rsidRPr="007308CD" w:rsidRDefault="006B3671" w:rsidP="007308CD">
      <w:pPr>
        <w:spacing w:line="360" w:lineRule="auto"/>
        <w:jc w:val="center"/>
        <w:rPr>
          <w:sz w:val="22"/>
          <w:szCs w:val="18"/>
        </w:rPr>
      </w:pPr>
      <w:r>
        <w:rPr>
          <w:rFonts w:ascii="Arial" w:hAnsi="Arial" w:cs="Arial"/>
          <w:sz w:val="32"/>
          <w:szCs w:val="22"/>
        </w:rPr>
        <w:t>Template</w:t>
      </w:r>
      <w:r w:rsidR="0015541D" w:rsidRPr="007308CD">
        <w:rPr>
          <w:rFonts w:ascii="Arial" w:hAnsi="Arial" w:cs="Arial"/>
          <w:sz w:val="32"/>
          <w:szCs w:val="22"/>
        </w:rPr>
        <w:t xml:space="preserve"> zur Erstellung wissenschaftlicher </w:t>
      </w:r>
      <w:r w:rsidR="005437AC">
        <w:rPr>
          <w:rFonts w:ascii="Arial" w:hAnsi="Arial" w:cs="Arial"/>
          <w:sz w:val="32"/>
          <w:szCs w:val="22"/>
        </w:rPr>
        <w:t>A</w:t>
      </w:r>
      <w:r w:rsidR="0015541D" w:rsidRPr="007308CD">
        <w:rPr>
          <w:rFonts w:ascii="Arial" w:hAnsi="Arial" w:cs="Arial"/>
          <w:sz w:val="32"/>
          <w:szCs w:val="22"/>
        </w:rPr>
        <w:t>rbeiten in der Arbeitsgruppe MI²EO</w:t>
      </w:r>
      <w:r w:rsidR="007308CD">
        <w:rPr>
          <w:rFonts w:ascii="Arial" w:hAnsi="Arial" w:cs="Arial"/>
          <w:sz w:val="32"/>
          <w:szCs w:val="22"/>
        </w:rPr>
        <w:br/>
      </w:r>
    </w:p>
    <w:p w14:paraId="5C55B3A0" w14:textId="4D3112CD" w:rsidR="00AE7CDD" w:rsidRDefault="00FB7D36" w:rsidP="007308CD">
      <w:pPr>
        <w:spacing w:line="360" w:lineRule="auto"/>
        <w:jc w:val="center"/>
        <w:rPr>
          <w:rFonts w:ascii="Arial" w:hAnsi="Arial" w:cs="Arial"/>
        </w:rPr>
      </w:pPr>
      <w:r w:rsidRPr="001B648C">
        <w:rPr>
          <w:rFonts w:ascii="Arial" w:hAnsi="Arial" w:cs="Arial"/>
          <w:noProof/>
        </w:rPr>
        <w:drawing>
          <wp:inline distT="0" distB="0" distL="0" distR="0" wp14:anchorId="7D97AC64" wp14:editId="3EBD68A5">
            <wp:extent cx="1442720" cy="641350"/>
            <wp:effectExtent l="0" t="0" r="0" b="0"/>
            <wp:docPr id="1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2"/>
                    <pic:cNvPicPr>
                      <a:picLocks noChangeAspect="1" noChangeArrowheads="1"/>
                    </pic:cNvPicPr>
                  </pic:nvPicPr>
                  <pic:blipFill>
                    <a:blip r:embed="rId10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2720" cy="641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AB2FCA" w14:textId="77777777" w:rsidR="007308CD" w:rsidRPr="001B648C" w:rsidRDefault="007308CD" w:rsidP="007308CD">
      <w:pPr>
        <w:spacing w:line="360" w:lineRule="auto"/>
        <w:jc w:val="center"/>
        <w:rPr>
          <w:rFonts w:ascii="Arial" w:hAnsi="Arial" w:cs="Arial"/>
        </w:rPr>
      </w:pPr>
    </w:p>
    <w:p w14:paraId="4E3D1369" w14:textId="66CE82C9" w:rsidR="00C22EF0" w:rsidRDefault="0015541D" w:rsidP="007308CD">
      <w:pPr>
        <w:spacing w:line="360" w:lineRule="auto"/>
        <w:jc w:val="center"/>
        <w:rPr>
          <w:rFonts w:ascii="Arial" w:hAnsi="Arial" w:cs="Arial"/>
          <w:b/>
        </w:rPr>
      </w:pPr>
      <w:r w:rsidRPr="0015541D">
        <w:rPr>
          <w:rFonts w:ascii="Arial" w:hAnsi="Arial" w:cs="Arial"/>
          <w:b/>
        </w:rPr>
        <w:t>Seminararbeit / Bachelorarbeit / Masterarbeit</w:t>
      </w:r>
    </w:p>
    <w:p w14:paraId="053D5166" w14:textId="77777777" w:rsidR="0015541D" w:rsidRPr="001B648C" w:rsidRDefault="0015541D" w:rsidP="007308CD">
      <w:pPr>
        <w:spacing w:line="360" w:lineRule="auto"/>
        <w:rPr>
          <w:rFonts w:ascii="Arial" w:hAnsi="Arial" w:cs="Arial"/>
        </w:rPr>
      </w:pPr>
    </w:p>
    <w:p w14:paraId="7C26BF6A" w14:textId="016EDFDC" w:rsidR="00991171" w:rsidRDefault="0015541D" w:rsidP="007308CD">
      <w:pPr>
        <w:spacing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Zur Veranstaltung… / Zur Erlangung des Grades eines Bachelor / Master of Science im Studiengang…</w:t>
      </w:r>
    </w:p>
    <w:p w14:paraId="4AFFF87C" w14:textId="77777777" w:rsidR="0015541D" w:rsidRPr="001B648C" w:rsidRDefault="0015541D" w:rsidP="007308CD">
      <w:pPr>
        <w:spacing w:line="360" w:lineRule="auto"/>
        <w:rPr>
          <w:rFonts w:ascii="Arial" w:hAnsi="Arial" w:cs="Arial"/>
        </w:rPr>
      </w:pPr>
    </w:p>
    <w:p w14:paraId="758A3500" w14:textId="77777777" w:rsidR="00991171" w:rsidRPr="001B648C" w:rsidRDefault="00991171" w:rsidP="007308CD">
      <w:pPr>
        <w:spacing w:line="360" w:lineRule="auto"/>
        <w:jc w:val="center"/>
        <w:rPr>
          <w:rFonts w:ascii="Arial" w:hAnsi="Arial" w:cs="Arial"/>
        </w:rPr>
      </w:pPr>
      <w:r w:rsidRPr="001B648C">
        <w:rPr>
          <w:rFonts w:ascii="Arial" w:hAnsi="Arial" w:cs="Arial"/>
        </w:rPr>
        <w:t>vorgelegt von</w:t>
      </w:r>
    </w:p>
    <w:p w14:paraId="3D7575B1" w14:textId="77777777" w:rsidR="0015541D" w:rsidRPr="001B648C" w:rsidRDefault="0015541D" w:rsidP="007308CD">
      <w:pPr>
        <w:spacing w:line="360" w:lineRule="auto"/>
        <w:jc w:val="center"/>
        <w:rPr>
          <w:rFonts w:ascii="Arial" w:hAnsi="Arial" w:cs="Arial"/>
        </w:rPr>
      </w:pPr>
      <w:r w:rsidRPr="001B648C">
        <w:rPr>
          <w:rFonts w:ascii="Arial" w:hAnsi="Arial" w:cs="Arial"/>
        </w:rPr>
        <w:t>Vorname Nachname</w:t>
      </w:r>
    </w:p>
    <w:p w14:paraId="3650693B" w14:textId="1EF2311F" w:rsidR="000477AD" w:rsidRPr="001B648C" w:rsidRDefault="0015541D" w:rsidP="007308CD">
      <w:pPr>
        <w:spacing w:line="360" w:lineRule="auto"/>
        <w:jc w:val="center"/>
        <w:rPr>
          <w:rFonts w:ascii="Arial" w:hAnsi="Arial" w:cs="Arial"/>
        </w:rPr>
      </w:pPr>
      <w:r w:rsidRPr="001B648C">
        <w:rPr>
          <w:rFonts w:ascii="Arial" w:hAnsi="Arial" w:cs="Arial"/>
        </w:rPr>
        <w:t>Matrikel-Nr.</w:t>
      </w:r>
    </w:p>
    <w:p w14:paraId="45E1CACF" w14:textId="77777777" w:rsidR="0090200F" w:rsidRPr="001B648C" w:rsidRDefault="0090200F" w:rsidP="007308CD">
      <w:pPr>
        <w:spacing w:line="360" w:lineRule="auto"/>
        <w:rPr>
          <w:rFonts w:ascii="Arial" w:hAnsi="Arial" w:cs="Arial"/>
        </w:rPr>
      </w:pPr>
    </w:p>
    <w:p w14:paraId="022E40E4" w14:textId="144683A4" w:rsidR="001B648C" w:rsidRDefault="001B648C" w:rsidP="007308CD">
      <w:pPr>
        <w:spacing w:line="360" w:lineRule="auto"/>
        <w:ind w:left="2835" w:hanging="2835"/>
        <w:jc w:val="left"/>
        <w:rPr>
          <w:rFonts w:ascii="Arial" w:hAnsi="Arial" w:cs="Arial"/>
        </w:rPr>
      </w:pPr>
      <w:r w:rsidRPr="001B648C">
        <w:rPr>
          <w:rFonts w:ascii="Arial" w:hAnsi="Arial" w:cs="Arial"/>
        </w:rPr>
        <w:t>Erstgutachter:</w:t>
      </w:r>
      <w:r w:rsidRPr="001B648C">
        <w:rPr>
          <w:rFonts w:ascii="Arial" w:hAnsi="Arial" w:cs="Arial"/>
        </w:rPr>
        <w:tab/>
      </w:r>
      <w:r w:rsidRPr="001B648C">
        <w:rPr>
          <w:rFonts w:ascii="Arial" w:hAnsi="Arial" w:cs="Arial"/>
        </w:rPr>
        <w:tab/>
        <w:t xml:space="preserve">Prof. Dr. </w:t>
      </w:r>
      <w:r w:rsidR="007308CD">
        <w:rPr>
          <w:rFonts w:ascii="Arial" w:hAnsi="Arial" w:cs="Arial"/>
        </w:rPr>
        <w:t xml:space="preserve">Harald </w:t>
      </w:r>
      <w:r w:rsidRPr="001B648C">
        <w:rPr>
          <w:rFonts w:ascii="Arial" w:hAnsi="Arial" w:cs="Arial"/>
        </w:rPr>
        <w:t>von Kor</w:t>
      </w:r>
      <w:r w:rsidR="008A6252">
        <w:rPr>
          <w:rFonts w:ascii="Arial" w:hAnsi="Arial" w:cs="Arial"/>
        </w:rPr>
        <w:t>flesch</w:t>
      </w:r>
      <w:r w:rsidRPr="001B648C">
        <w:rPr>
          <w:rFonts w:ascii="Arial" w:hAnsi="Arial" w:cs="Arial"/>
        </w:rPr>
        <w:t>,</w:t>
      </w:r>
      <w:r w:rsidR="007308CD">
        <w:rPr>
          <w:rFonts w:ascii="Arial" w:hAnsi="Arial" w:cs="Arial"/>
        </w:rPr>
        <w:br/>
      </w:r>
      <w:r w:rsidRPr="001B648C">
        <w:rPr>
          <w:rFonts w:ascii="Arial" w:hAnsi="Arial" w:cs="Arial"/>
        </w:rPr>
        <w:t>Institut für Management</w:t>
      </w:r>
    </w:p>
    <w:p w14:paraId="5C153BD7" w14:textId="5E33715C" w:rsidR="00AE7CDD" w:rsidRDefault="00AE7CDD" w:rsidP="007308CD">
      <w:pPr>
        <w:spacing w:line="360" w:lineRule="auto"/>
        <w:ind w:left="2835" w:hanging="2835"/>
        <w:jc w:val="left"/>
        <w:rPr>
          <w:rFonts w:ascii="Arial" w:hAnsi="Arial" w:cs="Arial"/>
        </w:rPr>
      </w:pPr>
      <w:r>
        <w:rPr>
          <w:rFonts w:ascii="Arial" w:hAnsi="Arial" w:cs="Arial"/>
        </w:rPr>
        <w:t>Zweit</w:t>
      </w:r>
      <w:r w:rsidRPr="001B648C">
        <w:rPr>
          <w:rFonts w:ascii="Arial" w:hAnsi="Arial" w:cs="Arial"/>
        </w:rPr>
        <w:t>gutachter:</w:t>
      </w:r>
      <w:r w:rsidRPr="001B648C">
        <w:rPr>
          <w:rFonts w:ascii="Arial" w:hAnsi="Arial" w:cs="Arial"/>
        </w:rPr>
        <w:tab/>
      </w:r>
      <w:r w:rsidRPr="001B648C">
        <w:rPr>
          <w:rFonts w:ascii="Arial" w:hAnsi="Arial" w:cs="Arial"/>
        </w:rPr>
        <w:tab/>
      </w:r>
      <w:r w:rsidR="0015541D">
        <w:rPr>
          <w:rFonts w:ascii="Arial" w:hAnsi="Arial" w:cs="Arial"/>
        </w:rPr>
        <w:t>...</w:t>
      </w:r>
      <w:r w:rsidRPr="001B648C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I</w:t>
      </w:r>
      <w:r w:rsidRPr="001B648C">
        <w:rPr>
          <w:rFonts w:ascii="Arial" w:hAnsi="Arial" w:cs="Arial"/>
        </w:rPr>
        <w:t>nstitut für Management</w:t>
      </w:r>
    </w:p>
    <w:p w14:paraId="437C2E90" w14:textId="1103733C" w:rsidR="0090200F" w:rsidRDefault="0043190A" w:rsidP="007308CD">
      <w:pPr>
        <w:spacing w:line="360" w:lineRule="auto"/>
        <w:ind w:left="2835" w:hanging="2835"/>
        <w:jc w:val="left"/>
        <w:rPr>
          <w:rFonts w:ascii="Arial" w:hAnsi="Arial" w:cs="Arial"/>
        </w:rPr>
      </w:pPr>
      <w:r>
        <w:rPr>
          <w:rFonts w:ascii="Arial" w:hAnsi="Arial" w:cs="Arial"/>
        </w:rPr>
        <w:t>Betreu</w:t>
      </w:r>
      <w:r w:rsidR="0015541D">
        <w:rPr>
          <w:rFonts w:ascii="Arial" w:hAnsi="Arial" w:cs="Arial"/>
        </w:rPr>
        <w:t>ung</w:t>
      </w:r>
      <w:r>
        <w:rPr>
          <w:rFonts w:ascii="Arial" w:hAnsi="Arial" w:cs="Arial"/>
        </w:rPr>
        <w:t>:</w:t>
      </w:r>
      <w:r>
        <w:rPr>
          <w:rFonts w:ascii="Arial" w:hAnsi="Arial" w:cs="Arial"/>
        </w:rPr>
        <w:tab/>
      </w:r>
      <w:r w:rsidR="0015541D">
        <w:rPr>
          <w:rFonts w:ascii="Arial" w:hAnsi="Arial" w:cs="Arial"/>
        </w:rPr>
        <w:t>...</w:t>
      </w:r>
      <w:r w:rsidRPr="001B648C">
        <w:rPr>
          <w:rFonts w:ascii="Arial" w:hAnsi="Arial" w:cs="Arial"/>
        </w:rPr>
        <w:t>, Institut für Management</w:t>
      </w:r>
    </w:p>
    <w:p w14:paraId="1089C765" w14:textId="77777777" w:rsidR="006B12C1" w:rsidRPr="001B648C" w:rsidRDefault="006B12C1" w:rsidP="007308CD">
      <w:pPr>
        <w:spacing w:line="360" w:lineRule="auto"/>
        <w:jc w:val="left"/>
        <w:rPr>
          <w:rFonts w:ascii="Arial" w:hAnsi="Arial" w:cs="Arial"/>
        </w:rPr>
      </w:pPr>
    </w:p>
    <w:p w14:paraId="10B3376D" w14:textId="5BFD3EEC" w:rsidR="00991171" w:rsidRPr="001B648C" w:rsidRDefault="0015541D" w:rsidP="007308CD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Koblenz</w:t>
      </w:r>
      <w:r w:rsidR="00991171" w:rsidRPr="001B648C">
        <w:rPr>
          <w:rFonts w:ascii="Arial" w:hAnsi="Arial" w:cs="Arial"/>
        </w:rPr>
        <w:t xml:space="preserve">, im </w:t>
      </w:r>
      <w:r>
        <w:rPr>
          <w:rFonts w:ascii="Arial" w:hAnsi="Arial" w:cs="Arial"/>
        </w:rPr>
        <w:t>Monat</w:t>
      </w:r>
      <w:r w:rsidR="00991171" w:rsidRPr="001B648C">
        <w:rPr>
          <w:rFonts w:ascii="Arial" w:hAnsi="Arial" w:cs="Arial"/>
        </w:rPr>
        <w:t xml:space="preserve"> 20</w:t>
      </w:r>
      <w:r w:rsidR="0070497A">
        <w:rPr>
          <w:rFonts w:ascii="Arial" w:hAnsi="Arial" w:cs="Arial"/>
        </w:rPr>
        <w:t>2</w:t>
      </w:r>
      <w:r>
        <w:rPr>
          <w:rFonts w:ascii="Arial" w:hAnsi="Arial" w:cs="Arial"/>
        </w:rPr>
        <w:t>x</w:t>
      </w:r>
    </w:p>
    <w:p w14:paraId="4661F9E2" w14:textId="77777777" w:rsidR="000D28D2" w:rsidRDefault="000D28D2" w:rsidP="007308CD">
      <w:pPr>
        <w:spacing w:line="360" w:lineRule="auto"/>
        <w:sectPr w:rsidR="000D28D2" w:rsidSect="006B12C1">
          <w:headerReference w:type="even" r:id="rId11"/>
          <w:footerReference w:type="even" r:id="rId12"/>
          <w:footerReference w:type="default" r:id="rId13"/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37BC302A" w14:textId="77777777" w:rsidR="00307AC0" w:rsidRDefault="00307AC0" w:rsidP="007308CD">
      <w:pPr>
        <w:spacing w:before="0" w:line="360" w:lineRule="auto"/>
        <w:jc w:val="left"/>
      </w:pPr>
      <w:r>
        <w:br w:type="page"/>
      </w:r>
    </w:p>
    <w:p w14:paraId="499085A9" w14:textId="77777777" w:rsidR="00991171" w:rsidRDefault="00991171" w:rsidP="007308CD">
      <w:pPr>
        <w:spacing w:line="360" w:lineRule="auto"/>
        <w:sectPr w:rsidR="00991171" w:rsidSect="006B12C1">
          <w:type w:val="continuous"/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0DE49B31" w14:textId="77777777" w:rsidR="00EE5220" w:rsidRDefault="00363961" w:rsidP="007308CD">
      <w:pPr>
        <w:pStyle w:val="berschriftohneNummer"/>
        <w:rPr>
          <w:noProof/>
        </w:rPr>
      </w:pPr>
      <w:bookmarkStart w:id="0" w:name="_Toc512848354"/>
      <w:bookmarkStart w:id="1" w:name="_Toc512862023"/>
      <w:bookmarkStart w:id="2" w:name="_Toc512862122"/>
      <w:bookmarkStart w:id="3" w:name="_Toc512867478"/>
      <w:bookmarkStart w:id="4" w:name="_Toc512867535"/>
      <w:bookmarkStart w:id="5" w:name="_Toc512945789"/>
      <w:bookmarkStart w:id="6" w:name="_Toc512957489"/>
      <w:bookmarkStart w:id="7" w:name="_Toc56152080"/>
      <w:bookmarkStart w:id="8" w:name="_Toc60958408"/>
      <w:bookmarkStart w:id="9" w:name="_Toc61648836"/>
      <w:bookmarkStart w:id="10" w:name="_Toc512848355"/>
      <w:bookmarkStart w:id="11" w:name="_Toc512862024"/>
      <w:bookmarkStart w:id="12" w:name="_Toc512862123"/>
      <w:bookmarkStart w:id="13" w:name="_Toc512867479"/>
      <w:bookmarkStart w:id="14" w:name="_Toc512867536"/>
      <w:bookmarkStart w:id="15" w:name="_Toc512945790"/>
      <w:bookmarkStart w:id="16" w:name="_Toc512957490"/>
      <w:bookmarkStart w:id="17" w:name="_Toc26450148"/>
      <w:bookmarkStart w:id="18" w:name="_Toc30240663"/>
      <w:bookmarkStart w:id="19" w:name="_Toc30245130"/>
      <w:bookmarkStart w:id="20" w:name="_Toc47600455"/>
      <w:bookmarkStart w:id="21" w:name="_Toc512848356"/>
      <w:bookmarkStart w:id="22" w:name="_Toc512862025"/>
      <w:bookmarkStart w:id="23" w:name="_Toc512862124"/>
      <w:bookmarkStart w:id="24" w:name="_Toc512867480"/>
      <w:bookmarkStart w:id="25" w:name="_Toc512867537"/>
      <w:bookmarkStart w:id="26" w:name="_Toc512945791"/>
      <w:bookmarkStart w:id="27" w:name="_Toc512957491"/>
      <w:bookmarkStart w:id="28" w:name="_Toc26450149"/>
      <w:bookmarkStart w:id="29" w:name="_Toc30240664"/>
      <w:bookmarkStart w:id="30" w:name="_Toc30245131"/>
      <w:r>
        <w:lastRenderedPageBreak/>
        <w:t>Eidesstattliche Erklärung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r>
        <w:rPr>
          <w:rFonts w:ascii="Times New Roman" w:hAnsi="Times New Roman" w:cstheme="minorHAnsi"/>
          <w:bCs w:val="0"/>
          <w:kern w:val="0"/>
          <w:sz w:val="24"/>
          <w:szCs w:val="20"/>
          <w:lang w:val="en-US"/>
        </w:rPr>
        <w:fldChar w:fldCharType="begin"/>
      </w:r>
      <w:r w:rsidRPr="00D6365A">
        <w:rPr>
          <w:rFonts w:ascii="Times New Roman" w:hAnsi="Times New Roman" w:cstheme="minorHAnsi"/>
          <w:bCs w:val="0"/>
          <w:kern w:val="0"/>
          <w:sz w:val="24"/>
          <w:szCs w:val="20"/>
        </w:rPr>
        <w:instrText xml:space="preserve"> TOC \o "1-3" \h \z </w:instrText>
      </w:r>
      <w:r>
        <w:rPr>
          <w:rFonts w:ascii="Times New Roman" w:hAnsi="Times New Roman" w:cstheme="minorHAnsi"/>
          <w:bCs w:val="0"/>
          <w:kern w:val="0"/>
          <w:sz w:val="24"/>
          <w:szCs w:val="20"/>
          <w:lang w:val="en-US"/>
        </w:rPr>
        <w:fldChar w:fldCharType="separate"/>
      </w:r>
    </w:p>
    <w:p w14:paraId="546ADD06" w14:textId="77777777" w:rsidR="00363961" w:rsidRPr="00D855FA" w:rsidRDefault="00363961" w:rsidP="007308CD">
      <w:pPr>
        <w:spacing w:line="360" w:lineRule="auto"/>
      </w:pPr>
      <w:r>
        <w:rPr>
          <w:lang w:val="en-US"/>
        </w:rPr>
        <w:fldChar w:fldCharType="end"/>
      </w:r>
      <w:r w:rsidRPr="00300CD4">
        <w:t>Hiermit bestätige ich, dass die vorliegende Arbeit von mir selbständig verfasst wurde und ich keine anderen als die angegebenen Hilfsmittel – insbesondere keine im Quellenverzeichnis nicht benannten Internet-Quellen – benutzt habe und die Arbeit von mir vorher nicht in einem anderen Prüfungsverfahren eingereicht wurde. Die eingereichte schriftliche Fassung entspricht der auf dem elektronischen Speichermedium (CD-ROM).</w:t>
      </w:r>
      <w:r>
        <w:t xml:space="preserve"> </w:t>
      </w:r>
    </w:p>
    <w:p w14:paraId="22AE2352" w14:textId="77777777" w:rsidR="00363961" w:rsidRPr="00D6365A" w:rsidRDefault="00363961" w:rsidP="007308CD">
      <w:pPr>
        <w:spacing w:line="360" w:lineRule="auto"/>
      </w:pPr>
    </w:p>
    <w:p w14:paraId="0D8DC919" w14:textId="77777777" w:rsidR="00363961" w:rsidRPr="00D6365A" w:rsidRDefault="00363961" w:rsidP="007308CD">
      <w:pPr>
        <w:spacing w:line="360" w:lineRule="auto"/>
      </w:pPr>
    </w:p>
    <w:p w14:paraId="1368826D" w14:textId="77777777" w:rsidR="00363961" w:rsidRDefault="00363961" w:rsidP="007308CD">
      <w:pPr>
        <w:spacing w:line="360" w:lineRule="auto"/>
      </w:pPr>
      <w:r w:rsidRPr="00300CD4">
        <w:t>Mit der Einstellung der Arbeit in die Bi</w:t>
      </w:r>
      <w:r>
        <w:t>bliothek bin ich einverstanden?</w:t>
      </w:r>
    </w:p>
    <w:p w14:paraId="2B6047DF" w14:textId="77777777" w:rsidR="00363961" w:rsidRPr="00D6365A" w:rsidRDefault="00363961" w:rsidP="007308CD">
      <w:pPr>
        <w:spacing w:line="360" w:lineRule="auto"/>
        <w:ind w:left="6381" w:firstLine="709"/>
      </w:pPr>
      <w:r>
        <w:rPr>
          <w:lang w:val="en-US"/>
        </w:rPr>
        <w:sym w:font="Symbol" w:char="F07F"/>
      </w:r>
      <w:r w:rsidRPr="00D6365A">
        <w:t xml:space="preserve"> </w:t>
      </w:r>
      <w:r>
        <w:t>ja</w:t>
      </w:r>
      <w:r w:rsidRPr="00D6365A">
        <w:tab/>
      </w:r>
      <w:r>
        <w:rPr>
          <w:lang w:val="en-US"/>
        </w:rPr>
        <w:sym w:font="Symbol" w:char="F07F"/>
      </w:r>
      <w:r w:rsidRPr="00D6365A">
        <w:t xml:space="preserve"> </w:t>
      </w:r>
      <w:r>
        <w:t>nein</w:t>
      </w:r>
    </w:p>
    <w:p w14:paraId="27B1F94D" w14:textId="77777777" w:rsidR="00363961" w:rsidRDefault="00363961" w:rsidP="007308CD">
      <w:pPr>
        <w:spacing w:line="360" w:lineRule="auto"/>
      </w:pPr>
      <w:r w:rsidRPr="00300CD4">
        <w:t>Der Veröffentlichung dieser Arbeit im Internet stimme ich zu?</w:t>
      </w:r>
    </w:p>
    <w:p w14:paraId="71B5B6CB" w14:textId="0FD9E9C5" w:rsidR="00363961" w:rsidRPr="00D6365A" w:rsidRDefault="00363961" w:rsidP="007308CD">
      <w:pPr>
        <w:spacing w:line="360" w:lineRule="auto"/>
        <w:ind w:left="6381" w:firstLine="709"/>
      </w:pPr>
      <w:r>
        <w:rPr>
          <w:lang w:val="en-US"/>
        </w:rPr>
        <w:sym w:font="Symbol" w:char="F07F"/>
      </w:r>
      <w:r w:rsidRPr="00D6365A">
        <w:t xml:space="preserve"> </w:t>
      </w:r>
      <w:r>
        <w:t>ja</w:t>
      </w:r>
      <w:r w:rsidRPr="00D6365A">
        <w:tab/>
      </w:r>
      <w:r>
        <w:rPr>
          <w:lang w:val="en-US"/>
        </w:rPr>
        <w:sym w:font="Symbol" w:char="F07F"/>
      </w:r>
      <w:r w:rsidRPr="00D6365A">
        <w:t xml:space="preserve"> </w:t>
      </w:r>
      <w:r>
        <w:t>nein</w:t>
      </w:r>
    </w:p>
    <w:p w14:paraId="63326FF2" w14:textId="77777777" w:rsidR="00363961" w:rsidRPr="00D6365A" w:rsidRDefault="00363961" w:rsidP="007308CD">
      <w:pPr>
        <w:spacing w:line="360" w:lineRule="auto"/>
      </w:pPr>
    </w:p>
    <w:p w14:paraId="20FD8DD4" w14:textId="77777777" w:rsidR="00363961" w:rsidRPr="00D6365A" w:rsidRDefault="00363961" w:rsidP="007308CD">
      <w:pPr>
        <w:spacing w:line="360" w:lineRule="auto"/>
      </w:pPr>
    </w:p>
    <w:p w14:paraId="3A36BB9B" w14:textId="3CEB694A" w:rsidR="00363961" w:rsidRDefault="0015541D" w:rsidP="007308CD">
      <w:pPr>
        <w:spacing w:line="360" w:lineRule="auto"/>
      </w:pPr>
      <w:r>
        <w:t>Koblenz</w:t>
      </w:r>
      <w:r w:rsidR="00363961">
        <w:t xml:space="preserve">, den </w:t>
      </w:r>
      <w:r>
        <w:t>xx</w:t>
      </w:r>
      <w:r w:rsidR="00363961">
        <w:t xml:space="preserve">. </w:t>
      </w:r>
      <w:r>
        <w:t>Monat</w:t>
      </w:r>
      <w:r w:rsidR="00363961">
        <w:t xml:space="preserve"> 202</w:t>
      </w:r>
      <w:r>
        <w:t>x</w:t>
      </w:r>
      <w:r w:rsidR="00363961">
        <w:t xml:space="preserve"> </w:t>
      </w:r>
      <w:r w:rsidR="00363961">
        <w:tab/>
      </w:r>
      <w:r w:rsidR="00E83D37">
        <w:tab/>
      </w:r>
      <w:r w:rsidR="00363961">
        <w:t>………………………………………...</w:t>
      </w:r>
      <w:r w:rsidR="00363961">
        <w:br/>
      </w:r>
      <w:r w:rsidR="00363961">
        <w:tab/>
      </w:r>
      <w:r w:rsidR="00363961">
        <w:tab/>
      </w:r>
      <w:r w:rsidR="00363961">
        <w:tab/>
      </w:r>
      <w:r w:rsidR="00363961">
        <w:tab/>
      </w:r>
      <w:r w:rsidR="00363961">
        <w:tab/>
      </w:r>
      <w:r w:rsidR="00363961">
        <w:tab/>
      </w:r>
      <w:r w:rsidR="00363961">
        <w:tab/>
        <w:t xml:space="preserve">        (Unterschrift)</w:t>
      </w:r>
    </w:p>
    <w:p w14:paraId="60C80EFC" w14:textId="77777777" w:rsidR="00363961" w:rsidRDefault="00363961" w:rsidP="007308CD">
      <w:pPr>
        <w:spacing w:line="360" w:lineRule="auto"/>
      </w:pPr>
    </w:p>
    <w:p w14:paraId="75F3C60A" w14:textId="77777777" w:rsidR="00363961" w:rsidRDefault="00363961" w:rsidP="007308CD">
      <w:pPr>
        <w:spacing w:line="360" w:lineRule="auto"/>
        <w:sectPr w:rsidR="00363961" w:rsidSect="006B12C1">
          <w:headerReference w:type="default" r:id="rId14"/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24016E70" w14:textId="4F35FB97" w:rsidR="00AE68AC" w:rsidRDefault="00AE68AC" w:rsidP="007308CD">
      <w:pPr>
        <w:pStyle w:val="berschriftohneNummer"/>
      </w:pPr>
      <w:bookmarkStart w:id="31" w:name="_Toc56152081"/>
      <w:bookmarkStart w:id="32" w:name="_Toc60958409"/>
      <w:bookmarkStart w:id="33" w:name="_Toc61648837"/>
      <w:r>
        <w:lastRenderedPageBreak/>
        <w:t>Zusammenfassung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31"/>
      <w:bookmarkEnd w:id="32"/>
      <w:bookmarkEnd w:id="33"/>
    </w:p>
    <w:p w14:paraId="6501A5DF" w14:textId="3B19641E" w:rsidR="007308CD" w:rsidRPr="007308CD" w:rsidRDefault="007308CD" w:rsidP="007308CD">
      <w:pPr>
        <w:spacing w:line="360" w:lineRule="auto"/>
      </w:pPr>
      <w:r>
        <w:t>xxx</w:t>
      </w:r>
    </w:p>
    <w:p w14:paraId="241A7577" w14:textId="3263446A" w:rsidR="00157329" w:rsidRDefault="00157329" w:rsidP="007308CD">
      <w:pPr>
        <w:spacing w:line="360" w:lineRule="auto"/>
        <w:rPr>
          <w:i/>
          <w:iCs/>
          <w:color w:val="000000" w:themeColor="text1"/>
        </w:rPr>
      </w:pPr>
      <w:r w:rsidRPr="00157329">
        <w:rPr>
          <w:b/>
          <w:bCs/>
          <w:i/>
          <w:iCs/>
          <w:color w:val="000000" w:themeColor="text1"/>
        </w:rPr>
        <w:t>Schlüsselworte:</w:t>
      </w:r>
      <w:r w:rsidRPr="00157329">
        <w:rPr>
          <w:i/>
          <w:iCs/>
          <w:color w:val="000000" w:themeColor="text1"/>
        </w:rPr>
        <w:t xml:space="preserve"> </w:t>
      </w:r>
      <w:r w:rsidR="007308CD">
        <w:rPr>
          <w:i/>
          <w:iCs/>
          <w:color w:val="000000" w:themeColor="text1"/>
        </w:rPr>
        <w:t>xxx</w:t>
      </w:r>
    </w:p>
    <w:p w14:paraId="067F350A" w14:textId="77777777" w:rsidR="00EC1504" w:rsidRPr="00D0506D" w:rsidRDefault="00EC1504" w:rsidP="007308CD">
      <w:pPr>
        <w:spacing w:line="360" w:lineRule="auto"/>
        <w:rPr>
          <w:i/>
          <w:iCs/>
          <w:color w:val="000000" w:themeColor="text1"/>
        </w:rPr>
      </w:pPr>
    </w:p>
    <w:p w14:paraId="400E7C4B" w14:textId="77777777" w:rsidR="006B12C1" w:rsidRDefault="006B12C1" w:rsidP="007308CD">
      <w:pPr>
        <w:spacing w:line="360" w:lineRule="auto"/>
        <w:rPr>
          <w:color w:val="000000" w:themeColor="text1"/>
        </w:rPr>
        <w:sectPr w:rsidR="006B12C1" w:rsidSect="006B12C1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06C31F91" w14:textId="77777777" w:rsidR="0070497A" w:rsidRPr="00C23982" w:rsidRDefault="0070497A" w:rsidP="007308CD">
      <w:pPr>
        <w:pStyle w:val="berschriftohneNummer"/>
      </w:pPr>
      <w:bookmarkStart w:id="34" w:name="_Toc47600456"/>
      <w:bookmarkStart w:id="35" w:name="_Toc56152082"/>
      <w:bookmarkStart w:id="36" w:name="_Toc60958410"/>
      <w:bookmarkStart w:id="37" w:name="_Toc61648838"/>
      <w:r w:rsidRPr="00C23982">
        <w:lastRenderedPageBreak/>
        <w:t>Abstract</w:t>
      </w:r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4"/>
      <w:bookmarkEnd w:id="35"/>
      <w:bookmarkEnd w:id="36"/>
      <w:bookmarkEnd w:id="37"/>
    </w:p>
    <w:p w14:paraId="1DC08EE9" w14:textId="71A6A988" w:rsidR="008C20DE" w:rsidRPr="00C23982" w:rsidRDefault="007308CD" w:rsidP="007308CD">
      <w:pPr>
        <w:spacing w:line="360" w:lineRule="auto"/>
      </w:pPr>
      <w:r w:rsidRPr="00C23982">
        <w:t>xxx</w:t>
      </w:r>
    </w:p>
    <w:p w14:paraId="126EE64A" w14:textId="0019B1EA" w:rsidR="006E0266" w:rsidRPr="00A247BE" w:rsidRDefault="00A247BE" w:rsidP="007308CD">
      <w:pPr>
        <w:spacing w:line="360" w:lineRule="auto"/>
        <w:rPr>
          <w:lang w:val="en-US"/>
        </w:rPr>
      </w:pPr>
      <w:r w:rsidRPr="00A247BE">
        <w:rPr>
          <w:b/>
          <w:bCs/>
          <w:i/>
          <w:iCs/>
          <w:lang w:val="en-US"/>
        </w:rPr>
        <w:t>Keywords</w:t>
      </w:r>
      <w:r w:rsidRPr="00A247BE">
        <w:rPr>
          <w:lang w:val="en-US"/>
        </w:rPr>
        <w:t xml:space="preserve">: </w:t>
      </w:r>
      <w:r w:rsidR="007308CD">
        <w:rPr>
          <w:i/>
          <w:iCs/>
          <w:lang w:val="en-US"/>
        </w:rPr>
        <w:t>xxx</w:t>
      </w:r>
    </w:p>
    <w:p w14:paraId="3E9AC96E" w14:textId="77777777" w:rsidR="00A247BE" w:rsidRPr="00A247BE" w:rsidRDefault="00A247BE" w:rsidP="007308CD">
      <w:pPr>
        <w:spacing w:line="360" w:lineRule="auto"/>
        <w:rPr>
          <w:lang w:val="en-US"/>
        </w:rPr>
      </w:pPr>
    </w:p>
    <w:p w14:paraId="43856180" w14:textId="77777777" w:rsidR="00AA4F7D" w:rsidRPr="00A247BE" w:rsidRDefault="00AA4F7D" w:rsidP="007308CD">
      <w:pPr>
        <w:spacing w:line="360" w:lineRule="auto"/>
        <w:rPr>
          <w:lang w:val="en-US"/>
        </w:rPr>
        <w:sectPr w:rsidR="00AA4F7D" w:rsidRPr="00A247BE" w:rsidSect="006B12C1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6EFA4350" w14:textId="77777777" w:rsidR="00E611DC" w:rsidRDefault="00E611DC" w:rsidP="007308CD">
      <w:pPr>
        <w:pStyle w:val="berschriftohneNummer"/>
      </w:pPr>
      <w:bookmarkStart w:id="38" w:name="_Toc26450150"/>
      <w:bookmarkStart w:id="39" w:name="_Toc30240665"/>
      <w:bookmarkStart w:id="40" w:name="_Toc30245132"/>
      <w:bookmarkStart w:id="41" w:name="_Toc47600457"/>
      <w:bookmarkStart w:id="42" w:name="_Toc56152083"/>
      <w:bookmarkStart w:id="43" w:name="_Toc60958411"/>
      <w:bookmarkStart w:id="44" w:name="_Toc61648839"/>
      <w:r>
        <w:lastRenderedPageBreak/>
        <w:t>Inhaltsverzeichnis</w:t>
      </w:r>
      <w:bookmarkEnd w:id="38"/>
      <w:bookmarkEnd w:id="39"/>
      <w:bookmarkEnd w:id="40"/>
      <w:bookmarkEnd w:id="41"/>
      <w:bookmarkEnd w:id="42"/>
      <w:bookmarkEnd w:id="43"/>
      <w:bookmarkEnd w:id="44"/>
    </w:p>
    <w:bookmarkStart w:id="45" w:name="_Toc122677588"/>
    <w:bookmarkStart w:id="46" w:name="_Toc122677589"/>
    <w:bookmarkStart w:id="47" w:name="_Toc135470285"/>
    <w:p w14:paraId="60D19B6A" w14:textId="48088147" w:rsidR="002D4ECD" w:rsidRDefault="004D2A58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r>
        <w:rPr>
          <w:bCs/>
        </w:rPr>
        <w:fldChar w:fldCharType="begin"/>
      </w:r>
      <w:r>
        <w:rPr>
          <w:bCs/>
        </w:rPr>
        <w:instrText xml:space="preserve"> TOC \o "2-3" \h \z \t "Überschrift 1;1;Formatvorlage1;1;Anhang;1" </w:instrText>
      </w:r>
      <w:r>
        <w:rPr>
          <w:bCs/>
        </w:rPr>
        <w:fldChar w:fldCharType="separate"/>
      </w:r>
      <w:hyperlink w:anchor="_Toc63757848" w:history="1">
        <w:r w:rsidR="002D4ECD" w:rsidRPr="001B4EB2">
          <w:rPr>
            <w:rStyle w:val="Hyperlink"/>
            <w:noProof/>
          </w:rPr>
          <w:t>1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Einleitung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48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9</w:t>
        </w:r>
        <w:r w:rsidR="002D4ECD">
          <w:rPr>
            <w:noProof/>
            <w:webHidden/>
          </w:rPr>
          <w:fldChar w:fldCharType="end"/>
        </w:r>
      </w:hyperlink>
    </w:p>
    <w:p w14:paraId="64442040" w14:textId="2ACD075F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49" w:history="1">
        <w:r w:rsidR="002D4ECD" w:rsidRPr="001B4EB2">
          <w:rPr>
            <w:rStyle w:val="Hyperlink"/>
            <w:noProof/>
          </w:rPr>
          <w:t>1.1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Problemstellung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49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0</w:t>
        </w:r>
        <w:r w:rsidR="002D4ECD">
          <w:rPr>
            <w:noProof/>
            <w:webHidden/>
          </w:rPr>
          <w:fldChar w:fldCharType="end"/>
        </w:r>
      </w:hyperlink>
    </w:p>
    <w:p w14:paraId="249622ED" w14:textId="2CC525C3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50" w:history="1">
        <w:r w:rsidR="002D4ECD" w:rsidRPr="001B4EB2">
          <w:rPr>
            <w:rStyle w:val="Hyperlink"/>
            <w:noProof/>
          </w:rPr>
          <w:t>1.2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Zielsetzung und Forschungsfragen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0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0</w:t>
        </w:r>
        <w:r w:rsidR="002D4ECD">
          <w:rPr>
            <w:noProof/>
            <w:webHidden/>
          </w:rPr>
          <w:fldChar w:fldCharType="end"/>
        </w:r>
      </w:hyperlink>
    </w:p>
    <w:p w14:paraId="2EC69240" w14:textId="1C0DC71E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51" w:history="1">
        <w:r w:rsidR="002D4ECD" w:rsidRPr="001B4EB2">
          <w:rPr>
            <w:rStyle w:val="Hyperlink"/>
            <w:noProof/>
          </w:rPr>
          <w:t>1.3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Aufbau der Arbeit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1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0</w:t>
        </w:r>
        <w:r w:rsidR="002D4ECD">
          <w:rPr>
            <w:noProof/>
            <w:webHidden/>
          </w:rPr>
          <w:fldChar w:fldCharType="end"/>
        </w:r>
      </w:hyperlink>
    </w:p>
    <w:p w14:paraId="12E564EA" w14:textId="49365785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52" w:history="1">
        <w:r w:rsidR="002D4ECD" w:rsidRPr="001B4EB2">
          <w:rPr>
            <w:rStyle w:val="Hyperlink"/>
            <w:noProof/>
          </w:rPr>
          <w:t>2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Begriffliche, konzeptionelle und/oder theoretische Grundlagen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2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1</w:t>
        </w:r>
        <w:r w:rsidR="002D4ECD">
          <w:rPr>
            <w:noProof/>
            <w:webHidden/>
          </w:rPr>
          <w:fldChar w:fldCharType="end"/>
        </w:r>
      </w:hyperlink>
    </w:p>
    <w:p w14:paraId="055D1950" w14:textId="21B3F129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53" w:history="1">
        <w:r w:rsidR="002D4ECD" w:rsidRPr="001B4EB2">
          <w:rPr>
            <w:rStyle w:val="Hyperlink"/>
            <w:noProof/>
          </w:rPr>
          <w:t>3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Forschungsmethodik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3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2</w:t>
        </w:r>
        <w:r w:rsidR="002D4ECD">
          <w:rPr>
            <w:noProof/>
            <w:webHidden/>
          </w:rPr>
          <w:fldChar w:fldCharType="end"/>
        </w:r>
      </w:hyperlink>
    </w:p>
    <w:p w14:paraId="5FA0BD4B" w14:textId="7A096CA2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54" w:history="1">
        <w:r w:rsidR="002D4ECD" w:rsidRPr="001B4EB2">
          <w:rPr>
            <w:rStyle w:val="Hyperlink"/>
            <w:noProof/>
          </w:rPr>
          <w:t>4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Ergebnis-/Analysekapitel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4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3</w:t>
        </w:r>
        <w:r w:rsidR="002D4ECD">
          <w:rPr>
            <w:noProof/>
            <w:webHidden/>
          </w:rPr>
          <w:fldChar w:fldCharType="end"/>
        </w:r>
      </w:hyperlink>
    </w:p>
    <w:p w14:paraId="348ADF08" w14:textId="7E18074E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55" w:history="1">
        <w:r w:rsidR="002D4ECD" w:rsidRPr="001B4EB2">
          <w:rPr>
            <w:rStyle w:val="Hyperlink"/>
            <w:noProof/>
          </w:rPr>
          <w:t>5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Diskussion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5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4</w:t>
        </w:r>
        <w:r w:rsidR="002D4ECD">
          <w:rPr>
            <w:noProof/>
            <w:webHidden/>
          </w:rPr>
          <w:fldChar w:fldCharType="end"/>
        </w:r>
      </w:hyperlink>
    </w:p>
    <w:p w14:paraId="4E9B0840" w14:textId="73C6A05B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56" w:history="1">
        <w:r w:rsidR="002D4ECD" w:rsidRPr="001B4EB2">
          <w:rPr>
            <w:rStyle w:val="Hyperlink"/>
            <w:noProof/>
          </w:rPr>
          <w:t>6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Fazit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6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5</w:t>
        </w:r>
        <w:r w:rsidR="002D4ECD">
          <w:rPr>
            <w:noProof/>
            <w:webHidden/>
          </w:rPr>
          <w:fldChar w:fldCharType="end"/>
        </w:r>
      </w:hyperlink>
    </w:p>
    <w:p w14:paraId="2C9870FE" w14:textId="1915B164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57" w:history="1">
        <w:r w:rsidR="002D4ECD" w:rsidRPr="001B4EB2">
          <w:rPr>
            <w:rStyle w:val="Hyperlink"/>
            <w:noProof/>
          </w:rPr>
          <w:t>6.1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Zusammenfassung und Interpretation der Ergebnisse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7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5</w:t>
        </w:r>
        <w:r w:rsidR="002D4ECD">
          <w:rPr>
            <w:noProof/>
            <w:webHidden/>
          </w:rPr>
          <w:fldChar w:fldCharType="end"/>
        </w:r>
      </w:hyperlink>
    </w:p>
    <w:p w14:paraId="6F338FC5" w14:textId="55C51B23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58" w:history="1">
        <w:r w:rsidR="002D4ECD" w:rsidRPr="001B4EB2">
          <w:rPr>
            <w:rStyle w:val="Hyperlink"/>
            <w:noProof/>
          </w:rPr>
          <w:t>6.2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Kritische Würdigung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8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5</w:t>
        </w:r>
        <w:r w:rsidR="002D4ECD">
          <w:rPr>
            <w:noProof/>
            <w:webHidden/>
          </w:rPr>
          <w:fldChar w:fldCharType="end"/>
        </w:r>
      </w:hyperlink>
    </w:p>
    <w:p w14:paraId="281F6E0E" w14:textId="7BB78912" w:rsidR="002D4ECD" w:rsidRDefault="007B0C4F">
      <w:pPr>
        <w:pStyle w:val="Verzeichnis2"/>
        <w:rPr>
          <w:rFonts w:asciiTheme="minorHAnsi" w:eastAsiaTheme="minorEastAsia" w:hAnsiTheme="minorHAnsi" w:cstheme="minorBidi"/>
          <w:noProof/>
          <w:szCs w:val="24"/>
          <w:lang w:val="de-DE"/>
        </w:rPr>
      </w:pPr>
      <w:hyperlink w:anchor="_Toc63757859" w:history="1">
        <w:r w:rsidR="002D4ECD" w:rsidRPr="001B4EB2">
          <w:rPr>
            <w:rStyle w:val="Hyperlink"/>
            <w:noProof/>
          </w:rPr>
          <w:t>6.3</w:t>
        </w:r>
        <w:r w:rsidR="002D4ECD">
          <w:rPr>
            <w:rFonts w:asciiTheme="minorHAnsi" w:eastAsiaTheme="minorEastAsia" w:hAnsiTheme="minorHAnsi" w:cstheme="minorBidi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Ausblick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59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5</w:t>
        </w:r>
        <w:r w:rsidR="002D4ECD">
          <w:rPr>
            <w:noProof/>
            <w:webHidden/>
          </w:rPr>
          <w:fldChar w:fldCharType="end"/>
        </w:r>
      </w:hyperlink>
    </w:p>
    <w:p w14:paraId="58CDE1BB" w14:textId="038369E6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60" w:history="1">
        <w:r w:rsidR="002D4ECD" w:rsidRPr="001B4EB2">
          <w:rPr>
            <w:rStyle w:val="Hyperlink"/>
            <w:noProof/>
          </w:rPr>
          <w:t>7</w:t>
        </w:r>
        <w:r w:rsidR="002D4ECD">
          <w:rPr>
            <w:rFonts w:asciiTheme="minorHAnsi" w:eastAsiaTheme="minorEastAsia" w:hAnsiTheme="minorHAnsi" w:cstheme="minorBidi"/>
            <w:b w:val="0"/>
            <w:noProof/>
            <w:szCs w:val="24"/>
            <w:lang w:val="de-DE"/>
          </w:rPr>
          <w:tab/>
        </w:r>
        <w:r w:rsidR="002D4ECD" w:rsidRPr="001B4EB2">
          <w:rPr>
            <w:rStyle w:val="Hyperlink"/>
            <w:noProof/>
          </w:rPr>
          <w:t>Literatur- und Quellenverzeichnis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60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6</w:t>
        </w:r>
        <w:r w:rsidR="002D4ECD">
          <w:rPr>
            <w:noProof/>
            <w:webHidden/>
          </w:rPr>
          <w:fldChar w:fldCharType="end"/>
        </w:r>
      </w:hyperlink>
    </w:p>
    <w:p w14:paraId="6D59AA2F" w14:textId="2F416C4D" w:rsidR="002D4ECD" w:rsidRDefault="007B0C4F">
      <w:pPr>
        <w:pStyle w:val="Verzeichnis1"/>
        <w:rPr>
          <w:rFonts w:asciiTheme="minorHAnsi" w:eastAsiaTheme="minorEastAsia" w:hAnsiTheme="minorHAnsi" w:cstheme="minorBidi"/>
          <w:b w:val="0"/>
          <w:noProof/>
          <w:szCs w:val="24"/>
          <w:lang w:val="de-DE"/>
        </w:rPr>
      </w:pPr>
      <w:hyperlink w:anchor="_Toc63757861" w:history="1">
        <w:r w:rsidR="002D4ECD" w:rsidRPr="001B4EB2">
          <w:rPr>
            <w:rStyle w:val="Hyperlink"/>
            <w:noProof/>
          </w:rPr>
          <w:t>Anhang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61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17</w:t>
        </w:r>
        <w:r w:rsidR="002D4ECD">
          <w:rPr>
            <w:noProof/>
            <w:webHidden/>
          </w:rPr>
          <w:fldChar w:fldCharType="end"/>
        </w:r>
      </w:hyperlink>
    </w:p>
    <w:p w14:paraId="543CB441" w14:textId="23E2B274" w:rsidR="008A6252" w:rsidRPr="00AB118F" w:rsidRDefault="004D2A58" w:rsidP="007308CD">
      <w:pPr>
        <w:pStyle w:val="berschriftohneNummer"/>
        <w:tabs>
          <w:tab w:val="left" w:pos="1986"/>
        </w:tabs>
        <w:rPr>
          <w:b w:val="0"/>
          <w:bCs w:val="0"/>
        </w:rPr>
        <w:sectPr w:rsidR="008A6252" w:rsidRPr="00AB118F" w:rsidSect="006B12C1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  <w:r>
        <w:rPr>
          <w:rFonts w:ascii="Times New Roman" w:hAnsi="Times New Roman" w:cstheme="minorHAnsi"/>
          <w:bCs w:val="0"/>
          <w:kern w:val="0"/>
          <w:sz w:val="24"/>
          <w:szCs w:val="20"/>
          <w:lang w:val="en-US"/>
        </w:rPr>
        <w:fldChar w:fldCharType="end"/>
      </w:r>
    </w:p>
    <w:p w14:paraId="37DC08FA" w14:textId="77777777" w:rsidR="00D828CC" w:rsidRPr="008F6250" w:rsidRDefault="00D828CC" w:rsidP="007308CD">
      <w:pPr>
        <w:pStyle w:val="berschriftohneNummer"/>
        <w:tabs>
          <w:tab w:val="left" w:pos="1986"/>
        </w:tabs>
      </w:pPr>
      <w:bookmarkStart w:id="48" w:name="_Toc26450151"/>
      <w:bookmarkStart w:id="49" w:name="_Toc30240666"/>
      <w:bookmarkStart w:id="50" w:name="_Toc30245133"/>
      <w:bookmarkStart w:id="51" w:name="_Toc47600458"/>
      <w:bookmarkStart w:id="52" w:name="_Toc56152084"/>
      <w:bookmarkStart w:id="53" w:name="_Toc60958412"/>
      <w:bookmarkStart w:id="54" w:name="_Toc61648840"/>
      <w:r w:rsidRPr="008F6250">
        <w:lastRenderedPageBreak/>
        <w:t>Abbildungsverzeichnis</w:t>
      </w:r>
      <w:bookmarkEnd w:id="45"/>
      <w:bookmarkEnd w:id="48"/>
      <w:bookmarkEnd w:id="49"/>
      <w:bookmarkEnd w:id="50"/>
      <w:bookmarkEnd w:id="51"/>
      <w:bookmarkEnd w:id="52"/>
      <w:bookmarkEnd w:id="53"/>
      <w:bookmarkEnd w:id="54"/>
    </w:p>
    <w:p w14:paraId="1B5419A3" w14:textId="24BA62DF" w:rsidR="002D4ECD" w:rsidRDefault="00F50F9D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w:anchor="_Toc63757862" w:history="1">
        <w:r w:rsidR="002D4ECD" w:rsidRPr="00FD3EF7">
          <w:rPr>
            <w:rStyle w:val="Hyperlink"/>
            <w:noProof/>
          </w:rPr>
          <w:t>Abbildung 1: Beispielsabbildung aus Leitfaden zur Erstellung wissenschaftlicher Arbeiten in der Arbeitsgruppe MI²EO (Quelle: Eigene Darstellung in Anlehnung an Disterer, 2019, S. 35)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62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9</w:t>
        </w:r>
        <w:r w:rsidR="002D4ECD">
          <w:rPr>
            <w:noProof/>
            <w:webHidden/>
          </w:rPr>
          <w:fldChar w:fldCharType="end"/>
        </w:r>
      </w:hyperlink>
    </w:p>
    <w:p w14:paraId="3C0ED56D" w14:textId="04683D30" w:rsidR="00E95B89" w:rsidRDefault="00F50F9D" w:rsidP="007308CD">
      <w:pPr>
        <w:spacing w:line="360" w:lineRule="auto"/>
      </w:pPr>
      <w:r>
        <w:rPr>
          <w:b/>
          <w:bCs/>
          <w:noProof/>
        </w:rPr>
        <w:fldChar w:fldCharType="end"/>
      </w:r>
    </w:p>
    <w:p w14:paraId="201E9CA7" w14:textId="77777777" w:rsidR="00E95B89" w:rsidRDefault="00E95B89" w:rsidP="007308CD">
      <w:pPr>
        <w:spacing w:line="360" w:lineRule="auto"/>
      </w:pPr>
    </w:p>
    <w:p w14:paraId="516C7547" w14:textId="77777777" w:rsidR="00E95B89" w:rsidRDefault="00E95B89" w:rsidP="007308CD">
      <w:pPr>
        <w:spacing w:line="360" w:lineRule="auto"/>
        <w:sectPr w:rsidR="00E95B89" w:rsidSect="006B12C1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48DC10FD" w14:textId="77777777" w:rsidR="002B4CD1" w:rsidRPr="008F6250" w:rsidRDefault="002B4CD1" w:rsidP="007308CD">
      <w:pPr>
        <w:pStyle w:val="berschriftohneNummer"/>
      </w:pPr>
      <w:bookmarkStart w:id="55" w:name="_Toc26450152"/>
      <w:bookmarkStart w:id="56" w:name="_Toc30240667"/>
      <w:bookmarkStart w:id="57" w:name="_Toc30245134"/>
      <w:bookmarkStart w:id="58" w:name="_Toc47600459"/>
      <w:bookmarkStart w:id="59" w:name="_Toc56152085"/>
      <w:bookmarkStart w:id="60" w:name="_Toc60958413"/>
      <w:bookmarkStart w:id="61" w:name="_Toc61648841"/>
      <w:r>
        <w:lastRenderedPageBreak/>
        <w:t>Tabellen</w:t>
      </w:r>
      <w:r w:rsidRPr="008F6250">
        <w:t>verzeichnis</w:t>
      </w:r>
      <w:bookmarkEnd w:id="55"/>
      <w:bookmarkEnd w:id="56"/>
      <w:bookmarkEnd w:id="57"/>
      <w:bookmarkEnd w:id="58"/>
      <w:bookmarkEnd w:id="59"/>
      <w:bookmarkEnd w:id="60"/>
      <w:bookmarkEnd w:id="61"/>
    </w:p>
    <w:p w14:paraId="71E40DE0" w14:textId="19041644" w:rsidR="002D4ECD" w:rsidRDefault="00CA7C0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</w:rPr>
      </w:pPr>
      <w:r>
        <w:fldChar w:fldCharType="begin"/>
      </w:r>
      <w:r>
        <w:instrText xml:space="preserve"> TOC \h \z \c "Tabelle" </w:instrText>
      </w:r>
      <w:r>
        <w:fldChar w:fldCharType="separate"/>
      </w:r>
      <w:hyperlink w:anchor="_Toc63757865" w:history="1">
        <w:r w:rsidR="002D4ECD" w:rsidRPr="00275E79">
          <w:rPr>
            <w:rStyle w:val="Hyperlink"/>
            <w:noProof/>
          </w:rPr>
          <w:t>Tabelle 1: Beispielstabelle aus Leitfaden zur Erstellung wissenschaftlicher Arbeiten in der Arbeitsgruppe MI²EO (Quelle: Eigene Darstellung)</w:t>
        </w:r>
        <w:r w:rsidR="002D4ECD">
          <w:rPr>
            <w:noProof/>
            <w:webHidden/>
          </w:rPr>
          <w:tab/>
        </w:r>
        <w:r w:rsidR="002D4ECD">
          <w:rPr>
            <w:noProof/>
            <w:webHidden/>
          </w:rPr>
          <w:fldChar w:fldCharType="begin"/>
        </w:r>
        <w:r w:rsidR="002D4ECD">
          <w:rPr>
            <w:noProof/>
            <w:webHidden/>
          </w:rPr>
          <w:instrText xml:space="preserve"> PAGEREF _Toc63757865 \h </w:instrText>
        </w:r>
        <w:r w:rsidR="002D4ECD">
          <w:rPr>
            <w:noProof/>
            <w:webHidden/>
          </w:rPr>
        </w:r>
        <w:r w:rsidR="002D4ECD">
          <w:rPr>
            <w:noProof/>
            <w:webHidden/>
          </w:rPr>
          <w:fldChar w:fldCharType="separate"/>
        </w:r>
        <w:r w:rsidR="002D4ECD">
          <w:rPr>
            <w:noProof/>
            <w:webHidden/>
          </w:rPr>
          <w:t>9</w:t>
        </w:r>
        <w:r w:rsidR="002D4ECD">
          <w:rPr>
            <w:noProof/>
            <w:webHidden/>
          </w:rPr>
          <w:fldChar w:fldCharType="end"/>
        </w:r>
      </w:hyperlink>
    </w:p>
    <w:p w14:paraId="50908CDB" w14:textId="54F54179" w:rsidR="002B4CD1" w:rsidRDefault="00CA7C0C" w:rsidP="007308CD">
      <w:pPr>
        <w:spacing w:line="360" w:lineRule="auto"/>
        <w:rPr>
          <w:b/>
          <w:bCs/>
          <w:noProof/>
        </w:rPr>
      </w:pPr>
      <w:r>
        <w:rPr>
          <w:b/>
          <w:bCs/>
          <w:noProof/>
        </w:rPr>
        <w:fldChar w:fldCharType="end"/>
      </w:r>
    </w:p>
    <w:p w14:paraId="547884C6" w14:textId="77777777" w:rsidR="00363961" w:rsidRDefault="00363961" w:rsidP="007308CD">
      <w:pPr>
        <w:spacing w:line="360" w:lineRule="auto"/>
      </w:pPr>
    </w:p>
    <w:p w14:paraId="2E8A8A41" w14:textId="77777777" w:rsidR="00363961" w:rsidRDefault="00363961" w:rsidP="007308CD">
      <w:pPr>
        <w:spacing w:line="360" w:lineRule="auto"/>
        <w:sectPr w:rsidR="00363961" w:rsidSect="006B12C1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13E6AFCA" w14:textId="77777777" w:rsidR="00363961" w:rsidRPr="00D8334E" w:rsidRDefault="00363961" w:rsidP="007308CD">
      <w:pPr>
        <w:pStyle w:val="berschriftohneNummer"/>
        <w:rPr>
          <w:lang w:val="en-US"/>
        </w:rPr>
      </w:pPr>
      <w:bookmarkStart w:id="62" w:name="_Toc56152086"/>
      <w:bookmarkStart w:id="63" w:name="_Toc60958414"/>
      <w:bookmarkStart w:id="64" w:name="_Toc61648842"/>
      <w:r w:rsidRPr="00D8334E">
        <w:rPr>
          <w:lang w:val="en-US"/>
        </w:rPr>
        <w:lastRenderedPageBreak/>
        <w:t>Abkürzungsverzeichnis</w:t>
      </w:r>
      <w:bookmarkEnd w:id="62"/>
      <w:bookmarkEnd w:id="63"/>
      <w:bookmarkEnd w:id="64"/>
    </w:p>
    <w:p w14:paraId="1387F99D" w14:textId="77777777" w:rsidR="008A396F" w:rsidRDefault="00363961" w:rsidP="007308CD">
      <w:pPr>
        <w:spacing w:line="360" w:lineRule="auto"/>
        <w:rPr>
          <w:noProof/>
        </w:rPr>
        <w:sectPr w:rsidR="008A396F" w:rsidSect="008A396F"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  <w:r>
        <w:fldChar w:fldCharType="begin"/>
      </w:r>
      <w:r>
        <w:instrText xml:space="preserve"> INDEX \e "</w:instrText>
      </w:r>
      <w:r>
        <w:tab/>
        <w:instrText xml:space="preserve">" \c "1" \z "1031" </w:instrText>
      </w:r>
      <w:r>
        <w:fldChar w:fldCharType="separate"/>
      </w:r>
    </w:p>
    <w:p w14:paraId="627FA4CB" w14:textId="77777777" w:rsidR="008A396F" w:rsidRDefault="008A396F">
      <w:pPr>
        <w:pStyle w:val="Index1"/>
        <w:tabs>
          <w:tab w:val="right" w:leader="dot" w:pos="8494"/>
        </w:tabs>
        <w:rPr>
          <w:noProof/>
        </w:rPr>
      </w:pPr>
      <w:r>
        <w:rPr>
          <w:noProof/>
        </w:rPr>
        <w:t>BSc</w:t>
      </w:r>
      <w:r>
        <w:rPr>
          <w:noProof/>
        </w:rPr>
        <w:tab/>
      </w:r>
      <w:r w:rsidRPr="00B454B7">
        <w:rPr>
          <w:i/>
          <w:noProof/>
        </w:rPr>
        <w:t>Bachelor of Science</w:t>
      </w:r>
    </w:p>
    <w:p w14:paraId="55E1F8C1" w14:textId="77777777" w:rsidR="008A396F" w:rsidRDefault="008A396F">
      <w:pPr>
        <w:pStyle w:val="Index1"/>
        <w:tabs>
          <w:tab w:val="right" w:leader="dot" w:pos="8494"/>
        </w:tabs>
        <w:rPr>
          <w:noProof/>
        </w:rPr>
      </w:pPr>
      <w:r>
        <w:rPr>
          <w:noProof/>
        </w:rPr>
        <w:t>MSc</w:t>
      </w:r>
      <w:r>
        <w:rPr>
          <w:noProof/>
        </w:rPr>
        <w:tab/>
      </w:r>
      <w:r w:rsidRPr="00B454B7">
        <w:rPr>
          <w:i/>
          <w:noProof/>
        </w:rPr>
        <w:t>Master of Science</w:t>
      </w:r>
    </w:p>
    <w:p w14:paraId="77C03B60" w14:textId="77777777" w:rsidR="008A396F" w:rsidRDefault="008A396F" w:rsidP="007308CD">
      <w:pPr>
        <w:spacing w:line="360" w:lineRule="auto"/>
        <w:rPr>
          <w:noProof/>
        </w:rPr>
      </w:pPr>
    </w:p>
    <w:p w14:paraId="65CE5666" w14:textId="5B416B5A" w:rsidR="008A396F" w:rsidRDefault="008A396F" w:rsidP="007308CD">
      <w:pPr>
        <w:spacing w:line="360" w:lineRule="auto"/>
        <w:rPr>
          <w:noProof/>
        </w:rPr>
        <w:sectPr w:rsidR="008A396F" w:rsidSect="008A396F">
          <w:type w:val="continuous"/>
          <w:pgSz w:w="11906" w:h="16838" w:code="9"/>
          <w:pgMar w:top="1418" w:right="1701" w:bottom="1134" w:left="1701" w:header="709" w:footer="0" w:gutter="0"/>
          <w:pgNumType w:fmt="lowerRoman"/>
          <w:cols w:space="720"/>
          <w:docGrid w:linePitch="360"/>
        </w:sectPr>
      </w:pPr>
    </w:p>
    <w:p w14:paraId="03181B93" w14:textId="34817766" w:rsidR="00363961" w:rsidRPr="008A396F" w:rsidRDefault="00363961" w:rsidP="007308CD">
      <w:pPr>
        <w:spacing w:line="360" w:lineRule="auto"/>
        <w:rPr>
          <w:lang w:val="en-US"/>
        </w:rPr>
      </w:pPr>
      <w:r>
        <w:fldChar w:fldCharType="end"/>
      </w:r>
    </w:p>
    <w:p w14:paraId="4EE67E6A" w14:textId="77777777" w:rsidR="00E95B89" w:rsidRPr="008A396F" w:rsidRDefault="00E95B89" w:rsidP="007308CD">
      <w:pPr>
        <w:spacing w:line="360" w:lineRule="auto"/>
        <w:rPr>
          <w:lang w:val="en-US"/>
        </w:rPr>
      </w:pPr>
    </w:p>
    <w:p w14:paraId="7B8C8232" w14:textId="77777777" w:rsidR="00363961" w:rsidRPr="008A396F" w:rsidRDefault="00363961" w:rsidP="007308CD">
      <w:pPr>
        <w:spacing w:line="360" w:lineRule="auto"/>
        <w:rPr>
          <w:lang w:val="en-US"/>
        </w:rPr>
      </w:pPr>
    </w:p>
    <w:p w14:paraId="586BB944" w14:textId="77777777" w:rsidR="00363961" w:rsidRPr="008A396F" w:rsidRDefault="00363961" w:rsidP="007308CD">
      <w:pPr>
        <w:spacing w:line="360" w:lineRule="auto"/>
        <w:rPr>
          <w:lang w:val="en-US"/>
        </w:rPr>
        <w:sectPr w:rsidR="00363961" w:rsidRPr="008A396F" w:rsidSect="008A396F">
          <w:type w:val="continuous"/>
          <w:pgSz w:w="11906" w:h="16838" w:code="9"/>
          <w:pgMar w:top="1418" w:right="1701" w:bottom="1134" w:left="1701" w:header="709" w:footer="0" w:gutter="0"/>
          <w:pgNumType w:fmt="lowerRoman"/>
          <w:cols w:space="708"/>
          <w:docGrid w:linePitch="360"/>
        </w:sectPr>
      </w:pPr>
    </w:p>
    <w:p w14:paraId="37AF3E58" w14:textId="5E1A5077" w:rsidR="000956FD" w:rsidRPr="00180F3F" w:rsidRDefault="006B3671" w:rsidP="00180F3F">
      <w:pPr>
        <w:pStyle w:val="berschrift1"/>
      </w:pPr>
      <w:bookmarkStart w:id="65" w:name="_Toc63757848"/>
      <w:bookmarkEnd w:id="46"/>
      <w:bookmarkEnd w:id="47"/>
      <w:r w:rsidRPr="00180F3F">
        <w:lastRenderedPageBreak/>
        <w:t>Einleitung</w:t>
      </w:r>
      <w:bookmarkEnd w:id="65"/>
    </w:p>
    <w:p w14:paraId="57763E86" w14:textId="18AADE06" w:rsidR="006B3671" w:rsidRPr="006B3671" w:rsidRDefault="006B3671" w:rsidP="00BD253B">
      <w:pPr>
        <w:spacing w:line="360" w:lineRule="auto"/>
      </w:pPr>
      <w:r w:rsidRPr="006B3671">
        <w:t>Text</w:t>
      </w:r>
      <w:r>
        <w:t>...</w:t>
      </w:r>
    </w:p>
    <w:p w14:paraId="05F5A4DF" w14:textId="089501E4" w:rsidR="006B3671" w:rsidRPr="006B3671" w:rsidRDefault="006B3671" w:rsidP="00BD253B">
      <w:pPr>
        <w:spacing w:line="360" w:lineRule="auto"/>
        <w:rPr>
          <w:b/>
          <w:bCs/>
          <w:lang w:val="en-US"/>
        </w:rPr>
      </w:pPr>
      <w:proofErr w:type="spellStart"/>
      <w:r w:rsidRPr="006B3671">
        <w:rPr>
          <w:b/>
          <w:bCs/>
          <w:lang w:val="en-US"/>
        </w:rPr>
        <w:t>Beispiele</w:t>
      </w:r>
      <w:proofErr w:type="spellEnd"/>
      <w:r w:rsidRPr="006B3671">
        <w:rPr>
          <w:b/>
          <w:bCs/>
          <w:lang w:val="en-US"/>
        </w:rPr>
        <w:t xml:space="preserve"> </w:t>
      </w:r>
      <w:proofErr w:type="spellStart"/>
      <w:r w:rsidRPr="006B3671">
        <w:rPr>
          <w:b/>
          <w:bCs/>
          <w:lang w:val="en-US"/>
        </w:rPr>
        <w:t>für</w:t>
      </w:r>
      <w:proofErr w:type="spellEnd"/>
      <w:r w:rsidRPr="006B3671">
        <w:rPr>
          <w:b/>
          <w:bCs/>
          <w:lang w:val="en-US"/>
        </w:rPr>
        <w:t xml:space="preserve"> das Abkürzungsverzeichnis: </w:t>
      </w:r>
    </w:p>
    <w:p w14:paraId="10986835" w14:textId="012174A9" w:rsidR="006B3671" w:rsidRPr="006B3671" w:rsidRDefault="00BD253B" w:rsidP="00BD253B">
      <w:pPr>
        <w:spacing w:line="360" w:lineRule="auto"/>
        <w:rPr>
          <w:lang w:val="en-US"/>
        </w:rPr>
      </w:pPr>
      <w:r w:rsidRPr="006B3671">
        <w:rPr>
          <w:lang w:val="en-US"/>
        </w:rPr>
        <w:t xml:space="preserve">Bachelor of Science </w:t>
      </w:r>
      <w:r w:rsidR="008A396F" w:rsidRPr="006B3671">
        <w:rPr>
          <w:lang w:val="en-US"/>
        </w:rPr>
        <w:t>(BSc</w:t>
      </w:r>
      <w:r w:rsidR="008A396F">
        <w:fldChar w:fldCharType="begin"/>
      </w:r>
      <w:r w:rsidR="00E033B8" w:rsidRPr="006B3671">
        <w:rPr>
          <w:lang w:val="en-US"/>
        </w:rPr>
        <w:instrText xml:space="preserve">XE </w:instrText>
      </w:r>
      <w:r w:rsidR="008A396F" w:rsidRPr="006B3671">
        <w:rPr>
          <w:lang w:val="en-US"/>
        </w:rPr>
        <w:instrText>"BSc" \t "</w:instrText>
      </w:r>
      <w:r w:rsidR="008A396F" w:rsidRPr="006B3671">
        <w:rPr>
          <w:rFonts w:asciiTheme="minorHAnsi" w:hAnsiTheme="minorHAnsi"/>
          <w:i/>
          <w:lang w:val="en-US"/>
        </w:rPr>
        <w:instrText>Bachelor of Science</w:instrText>
      </w:r>
      <w:r w:rsidR="008A396F" w:rsidRPr="006B3671">
        <w:rPr>
          <w:lang w:val="en-US"/>
        </w:rPr>
        <w:instrText xml:space="preserve">" </w:instrText>
      </w:r>
      <w:r w:rsidR="008A396F">
        <w:fldChar w:fldCharType="end"/>
      </w:r>
      <w:r w:rsidR="006B3671" w:rsidRPr="006B3671">
        <w:rPr>
          <w:lang w:val="en-US"/>
        </w:rPr>
        <w:t>)</w:t>
      </w:r>
      <w:r w:rsidR="006B3671">
        <w:rPr>
          <w:lang w:val="en-US"/>
        </w:rPr>
        <w:t xml:space="preserve">; </w:t>
      </w:r>
      <w:r w:rsidRPr="006B3671">
        <w:rPr>
          <w:lang w:val="en-US"/>
        </w:rPr>
        <w:t xml:space="preserve">Master of Science </w:t>
      </w:r>
      <w:r w:rsidR="008A396F" w:rsidRPr="006B3671">
        <w:rPr>
          <w:lang w:val="en-US"/>
        </w:rPr>
        <w:t>(MSc</w:t>
      </w:r>
      <w:r w:rsidR="008A396F">
        <w:fldChar w:fldCharType="begin"/>
      </w:r>
      <w:r w:rsidR="008A396F" w:rsidRPr="006B3671">
        <w:rPr>
          <w:lang w:val="en-US"/>
        </w:rPr>
        <w:instrText>XE "MSc" \t "</w:instrText>
      </w:r>
      <w:r w:rsidR="008A396F" w:rsidRPr="006B3671">
        <w:rPr>
          <w:rFonts w:asciiTheme="minorHAnsi" w:hAnsiTheme="minorHAnsi"/>
          <w:i/>
          <w:lang w:val="en-US"/>
        </w:rPr>
        <w:instrText>Master of Science</w:instrText>
      </w:r>
      <w:r w:rsidR="008A396F" w:rsidRPr="006B3671">
        <w:rPr>
          <w:lang w:val="en-US"/>
        </w:rPr>
        <w:instrText xml:space="preserve">" </w:instrText>
      </w:r>
      <w:r w:rsidR="008A396F">
        <w:fldChar w:fldCharType="end"/>
      </w:r>
      <w:r w:rsidR="008A396F" w:rsidRPr="006B3671">
        <w:rPr>
          <w:lang w:val="en-US"/>
        </w:rPr>
        <w:t xml:space="preserve">) </w:t>
      </w:r>
    </w:p>
    <w:p w14:paraId="4C91860C" w14:textId="7B46E00C" w:rsidR="006B3671" w:rsidRPr="006B3671" w:rsidRDefault="006B3671" w:rsidP="006B3671">
      <w:pPr>
        <w:spacing w:line="360" w:lineRule="auto"/>
        <w:rPr>
          <w:b/>
          <w:bCs/>
          <w:lang w:val="en-US"/>
        </w:rPr>
      </w:pPr>
      <w:proofErr w:type="spellStart"/>
      <w:r w:rsidRPr="006B3671">
        <w:rPr>
          <w:b/>
          <w:bCs/>
          <w:lang w:val="en-US"/>
        </w:rPr>
        <w:t>Beispiele</w:t>
      </w:r>
      <w:proofErr w:type="spellEnd"/>
      <w:r w:rsidRPr="006B3671">
        <w:rPr>
          <w:b/>
          <w:bCs/>
          <w:lang w:val="en-US"/>
        </w:rPr>
        <w:t xml:space="preserve"> </w:t>
      </w:r>
      <w:r>
        <w:rPr>
          <w:b/>
          <w:bCs/>
          <w:lang w:val="en-US"/>
        </w:rPr>
        <w:t xml:space="preserve">– </w:t>
      </w:r>
      <w:proofErr w:type="spellStart"/>
      <w:r>
        <w:rPr>
          <w:b/>
          <w:bCs/>
          <w:lang w:val="en-US"/>
        </w:rPr>
        <w:t>Abbildung</w:t>
      </w:r>
      <w:proofErr w:type="spellEnd"/>
      <w:r>
        <w:rPr>
          <w:b/>
          <w:bCs/>
          <w:lang w:val="en-US"/>
        </w:rPr>
        <w:t xml:space="preserve"> und </w:t>
      </w:r>
      <w:proofErr w:type="spellStart"/>
      <w:r>
        <w:rPr>
          <w:b/>
          <w:bCs/>
          <w:lang w:val="en-US"/>
        </w:rPr>
        <w:t>Tabelle</w:t>
      </w:r>
      <w:proofErr w:type="spellEnd"/>
      <w:r w:rsidRPr="006B3671">
        <w:rPr>
          <w:b/>
          <w:bCs/>
          <w:lang w:val="en-US"/>
        </w:rPr>
        <w:t xml:space="preserve">: </w:t>
      </w:r>
    </w:p>
    <w:p w14:paraId="779D6B9A" w14:textId="77777777" w:rsidR="00BD253B" w:rsidRPr="006B3671" w:rsidRDefault="00BD253B" w:rsidP="00BD253B">
      <w:pPr>
        <w:spacing w:line="360" w:lineRule="auto"/>
        <w:rPr>
          <w:lang w:val="en-US"/>
        </w:rPr>
      </w:pPr>
    </w:p>
    <w:p w14:paraId="6D35E715" w14:textId="77777777" w:rsidR="00BD253B" w:rsidRDefault="00BD253B" w:rsidP="00BD253B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1813EE5A" wp14:editId="5872A84E">
            <wp:extent cx="2235200" cy="1853292"/>
            <wp:effectExtent l="0" t="0" r="0" b="127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93204" cy="1901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EFF73" w14:textId="2202F717" w:rsidR="00BD253B" w:rsidRDefault="00BD253B" w:rsidP="00BD253B">
      <w:pPr>
        <w:pStyle w:val="Beschriftung"/>
        <w:jc w:val="both"/>
      </w:pPr>
      <w:bookmarkStart w:id="66" w:name="_Ref62630755"/>
      <w:bookmarkStart w:id="67" w:name="_Toc63757862"/>
      <w:r>
        <w:t xml:space="preserve">Abbildung </w:t>
      </w:r>
      <w:fldSimple w:instr=" SEQ Abbildung \* ARABIC ">
        <w:r w:rsidR="008A4778">
          <w:rPr>
            <w:noProof/>
          </w:rPr>
          <w:t>1</w:t>
        </w:r>
      </w:fldSimple>
      <w:bookmarkEnd w:id="66"/>
      <w:r>
        <w:t xml:space="preserve">: </w:t>
      </w:r>
      <w:r w:rsidR="006B3671">
        <w:t xml:space="preserve">Beispielsabbildung aus Leitfaden zur </w:t>
      </w:r>
      <w:r w:rsidR="006B3671" w:rsidRPr="006B3671">
        <w:t>Erstellung wissenschaftlicher Arbeiten in der Arbeitsgruppe MI²EO</w:t>
      </w:r>
      <w:r>
        <w:t xml:space="preserve"> (Quelle: Eigene Darstellung in Anlehnung an </w:t>
      </w:r>
      <w:r w:rsidR="005F53A2" w:rsidRPr="005F53A2">
        <w:fldChar w:fldCharType="begin" w:fldLock="1"/>
      </w:r>
      <w:r w:rsidR="00A2205C">
        <w:instrText>ADDIN CSL_CITATION {"citationItems":[{"id":"ITEM-1","itemData":{"DOI":"10.1007/978-3-662-59042-3","ISBN":"9783662590416","author":[{"dropping-particle":"","family":"Disterer","given":"Georg","non-dropping-particle":"","parse-names":false,"suffix":""}],"container-title":"Studien- und Abschlussarbeiten schreiben","id":"ITEM-1","issued":{"date-parts":[["2019"]]},"number-of-pages":"155","title":"Studien- und Abschlussarbeiten schreiben","type":"book"},"uris":["http://www.mendeley.com/documents/?uuid=e8d9819c-0946-4c20-8992-f5f8372cc451","http://www.mendeley.com/documents/?uuid=3e4ed3b6-8acd-4bb1-a41e-1968a4419ea0","http://www.mendeley.com/documents/?uuid=2db8a1eb-3230-4a56-8ec0-e682f40729fb","http://www.mendeley.com/documents/?uuid=bdc925b6-c8fe-4778-ab84-ab0f714bb22f","http://www.mendeley.com/documents/?uuid=65cd979d-5316-4cfc-82de-d5b3c0e54b0c","http://www.mendeley.com/documents/?uuid=4e2b4b00-ca9a-4c05-8d09-2bdcae1fe5c2"]}],"mendeley":{"formattedCitation":"(Disterer, 2019)","manualFormatting":"Disterer, 2019, S. 35","plainTextFormattedCitation":"(Disterer, 2019)","previouslyFormattedCitation":"(Disterer, 2019)"},"properties":{"noteIndex":0},"schema":"https://github.com/citation-style-language/schema/raw/master/csl-citation.json"}</w:instrText>
      </w:r>
      <w:r w:rsidR="005F53A2" w:rsidRPr="005F53A2">
        <w:fldChar w:fldCharType="separate"/>
      </w:r>
      <w:r w:rsidR="005F53A2" w:rsidRPr="005F53A2">
        <w:rPr>
          <w:noProof/>
        </w:rPr>
        <w:t>Disterer, 2019, S. 35</w:t>
      </w:r>
      <w:r w:rsidR="005F53A2" w:rsidRPr="005F53A2">
        <w:fldChar w:fldCharType="end"/>
      </w:r>
      <w:r>
        <w:t>)</w:t>
      </w:r>
      <w:bookmarkEnd w:id="67"/>
    </w:p>
    <w:p w14:paraId="4040051B" w14:textId="77777777" w:rsidR="006B3671" w:rsidRDefault="006B3671" w:rsidP="006B3671"/>
    <w:p w14:paraId="7310BA77" w14:textId="77777777" w:rsidR="006B3671" w:rsidRDefault="006B3671" w:rsidP="006B3671">
      <w:pPr>
        <w:pStyle w:val="Tabelle"/>
        <w:keepNext/>
        <w:jc w:val="center"/>
      </w:pPr>
      <w:r>
        <w:rPr>
          <w:noProof/>
        </w:rPr>
        <w:drawing>
          <wp:inline distT="0" distB="0" distL="0" distR="0" wp14:anchorId="1F3B570E" wp14:editId="66884C6A">
            <wp:extent cx="4944533" cy="2442032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fik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1494" cy="24504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E6961" w14:textId="6091F372" w:rsidR="006B3671" w:rsidRDefault="006B3671" w:rsidP="006B3671">
      <w:pPr>
        <w:pStyle w:val="Beschriftung"/>
        <w:jc w:val="both"/>
      </w:pPr>
      <w:bookmarkStart w:id="68" w:name="_Toc63757865"/>
      <w:r>
        <w:t xml:space="preserve">Tabelle </w:t>
      </w:r>
      <w:fldSimple w:instr=" SEQ Tabelle \* ARABIC ">
        <w:r>
          <w:rPr>
            <w:noProof/>
          </w:rPr>
          <w:t>1</w:t>
        </w:r>
      </w:fldSimple>
      <w:r>
        <w:t xml:space="preserve">: Beispielstabelle aus Leitfaden zur </w:t>
      </w:r>
      <w:r w:rsidRPr="006B3671">
        <w:t>Erstellung wissenschaftlicher Arbeiten in der Arbeitsgruppe MI²EO</w:t>
      </w:r>
      <w:r>
        <w:t xml:space="preserve"> </w:t>
      </w:r>
      <w:r w:rsidRPr="00AB675E">
        <w:t>(Quelle: Eigene Darstellung)</w:t>
      </w:r>
      <w:bookmarkEnd w:id="68"/>
    </w:p>
    <w:p w14:paraId="0F36C7D0" w14:textId="13A53710" w:rsidR="00D00959" w:rsidRDefault="00D00959" w:rsidP="007308CD">
      <w:pPr>
        <w:pStyle w:val="Aufzhlung"/>
        <w:rPr>
          <w:lang w:val="de-DE"/>
        </w:rPr>
      </w:pPr>
    </w:p>
    <w:p w14:paraId="443E12CA" w14:textId="195B217C" w:rsidR="006B3671" w:rsidRDefault="006B3671" w:rsidP="006B3671">
      <w:pPr>
        <w:pStyle w:val="berschrift2"/>
      </w:pPr>
      <w:bookmarkStart w:id="69" w:name="_Toc63757849"/>
      <w:r>
        <w:lastRenderedPageBreak/>
        <w:t>Problemstellung</w:t>
      </w:r>
      <w:bookmarkEnd w:id="69"/>
    </w:p>
    <w:p w14:paraId="58204C6A" w14:textId="5E276AF5" w:rsidR="006B3671" w:rsidRDefault="006B3671" w:rsidP="006B3671">
      <w:r>
        <w:t>Text...</w:t>
      </w:r>
    </w:p>
    <w:p w14:paraId="293F12B2" w14:textId="77777777" w:rsidR="006B3671" w:rsidRPr="006B3671" w:rsidRDefault="006B3671" w:rsidP="006B3671"/>
    <w:p w14:paraId="2EEA673D" w14:textId="7506C229" w:rsidR="006B3671" w:rsidRDefault="006B3671" w:rsidP="006B3671">
      <w:pPr>
        <w:pStyle w:val="berschrift2"/>
      </w:pPr>
      <w:bookmarkStart w:id="70" w:name="_Toc63757850"/>
      <w:r>
        <w:t>Zielsetzung und Forschungsfragen</w:t>
      </w:r>
      <w:bookmarkEnd w:id="70"/>
    </w:p>
    <w:p w14:paraId="6F7C3266" w14:textId="2A728931" w:rsidR="006B3671" w:rsidRDefault="006B3671" w:rsidP="006B3671">
      <w:r>
        <w:t>Text...</w:t>
      </w:r>
    </w:p>
    <w:p w14:paraId="0705DCF1" w14:textId="77777777" w:rsidR="006B3671" w:rsidRPr="006B3671" w:rsidRDefault="006B3671" w:rsidP="006B3671"/>
    <w:p w14:paraId="49BD17F6" w14:textId="313145B8" w:rsidR="006B3671" w:rsidRDefault="006B3671" w:rsidP="006B3671">
      <w:pPr>
        <w:pStyle w:val="berschrift2"/>
      </w:pPr>
      <w:bookmarkStart w:id="71" w:name="_Toc63757851"/>
      <w:r>
        <w:t>Aufbau der Arbeit</w:t>
      </w:r>
      <w:bookmarkEnd w:id="71"/>
    </w:p>
    <w:p w14:paraId="4A4C8327" w14:textId="66C93266" w:rsidR="006B3671" w:rsidRDefault="006B3671" w:rsidP="006B3671">
      <w:r>
        <w:t>Text...</w:t>
      </w:r>
    </w:p>
    <w:p w14:paraId="4F9F56C9" w14:textId="77777777" w:rsidR="006B3671" w:rsidRPr="006B3671" w:rsidRDefault="006B3671" w:rsidP="006B3671"/>
    <w:p w14:paraId="09F2F9E8" w14:textId="77777777" w:rsidR="001A4994" w:rsidRDefault="001A4994" w:rsidP="007308CD">
      <w:pPr>
        <w:pStyle w:val="Aufzhlung"/>
        <w:rPr>
          <w:lang w:val="de-DE"/>
        </w:rPr>
      </w:pPr>
    </w:p>
    <w:p w14:paraId="7243F867" w14:textId="582B2338" w:rsidR="006B3671" w:rsidRPr="00A84F0B" w:rsidRDefault="006B3671" w:rsidP="007308CD">
      <w:pPr>
        <w:pStyle w:val="Aufzhlung"/>
        <w:rPr>
          <w:lang w:val="de-DE"/>
        </w:rPr>
        <w:sectPr w:rsidR="006B3671" w:rsidRPr="00A84F0B" w:rsidSect="006B12C1">
          <w:headerReference w:type="default" r:id="rId17"/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349D7FD4" w14:textId="33A5B482" w:rsidR="008346AD" w:rsidRPr="00180F3F" w:rsidRDefault="006B3671" w:rsidP="00180F3F">
      <w:pPr>
        <w:pStyle w:val="berschrift1"/>
      </w:pPr>
      <w:bookmarkStart w:id="72" w:name="_Toc63757852"/>
      <w:bookmarkStart w:id="73" w:name="_Ref41288656"/>
      <w:r w:rsidRPr="00180F3F">
        <w:lastRenderedPageBreak/>
        <w:t>Begriffliche, konzeptionelle und/oder theoretische Grundlagen</w:t>
      </w:r>
      <w:bookmarkEnd w:id="72"/>
    </w:p>
    <w:bookmarkEnd w:id="73"/>
    <w:p w14:paraId="5EF7F561" w14:textId="369DCE29" w:rsidR="00102FFA" w:rsidRDefault="006B3671" w:rsidP="00364CE9">
      <w:pPr>
        <w:spacing w:line="360" w:lineRule="auto"/>
      </w:pPr>
      <w:r>
        <w:t>Text...</w:t>
      </w:r>
    </w:p>
    <w:p w14:paraId="5EFABEDA" w14:textId="77777777" w:rsidR="006B3671" w:rsidRDefault="006B3671" w:rsidP="00364CE9">
      <w:pPr>
        <w:spacing w:line="360" w:lineRule="auto"/>
      </w:pPr>
    </w:p>
    <w:p w14:paraId="263C86C5" w14:textId="77777777" w:rsidR="00364CE9" w:rsidRDefault="00364CE9" w:rsidP="00364CE9">
      <w:pPr>
        <w:spacing w:line="360" w:lineRule="auto"/>
      </w:pPr>
    </w:p>
    <w:p w14:paraId="3BA31C0C" w14:textId="0EB6EA7F" w:rsidR="00E94239" w:rsidRPr="00C0524D" w:rsidRDefault="00E94239" w:rsidP="007308CD">
      <w:pPr>
        <w:spacing w:line="360" w:lineRule="auto"/>
        <w:sectPr w:rsidR="00E94239" w:rsidRPr="00C0524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02D509E6" w14:textId="572B71CC" w:rsidR="00FC6172" w:rsidRPr="00180F3F" w:rsidRDefault="006B3671" w:rsidP="00180F3F">
      <w:pPr>
        <w:pStyle w:val="berschrift1"/>
      </w:pPr>
      <w:bookmarkStart w:id="74" w:name="_Toc63757853"/>
      <w:r w:rsidRPr="00180F3F">
        <w:lastRenderedPageBreak/>
        <w:t>Forschungsmethodik</w:t>
      </w:r>
      <w:bookmarkEnd w:id="74"/>
    </w:p>
    <w:p w14:paraId="4DA7F47D" w14:textId="4349386D" w:rsidR="005F1BD3" w:rsidRDefault="006B3671" w:rsidP="00F02391">
      <w:pPr>
        <w:pStyle w:val="Aufzhlung"/>
        <w:rPr>
          <w:lang w:val="de-DE"/>
        </w:rPr>
      </w:pPr>
      <w:r>
        <w:rPr>
          <w:lang w:val="de-DE"/>
        </w:rPr>
        <w:t>Text...</w:t>
      </w:r>
    </w:p>
    <w:p w14:paraId="6B068483" w14:textId="77777777" w:rsidR="006B3671" w:rsidRDefault="006B3671" w:rsidP="00F02391">
      <w:pPr>
        <w:pStyle w:val="Aufzhlung"/>
        <w:rPr>
          <w:lang w:val="de-DE"/>
        </w:rPr>
      </w:pPr>
    </w:p>
    <w:p w14:paraId="7B14D7B8" w14:textId="77777777" w:rsidR="006B3671" w:rsidRDefault="006B3671" w:rsidP="00F02391">
      <w:pPr>
        <w:pStyle w:val="Aufzhlung"/>
        <w:rPr>
          <w:lang w:val="de-DE"/>
        </w:rPr>
      </w:pPr>
    </w:p>
    <w:p w14:paraId="561752A4" w14:textId="08375441" w:rsidR="005F1BD3" w:rsidRDefault="005F1BD3" w:rsidP="00F02391">
      <w:pPr>
        <w:pStyle w:val="Aufzhlung"/>
        <w:rPr>
          <w:lang w:val="de-DE"/>
        </w:rPr>
        <w:sectPr w:rsidR="005F1BD3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60B9865B" w14:textId="66A434CA" w:rsidR="00D045C3" w:rsidRPr="00180F3F" w:rsidRDefault="006B3671" w:rsidP="00180F3F">
      <w:pPr>
        <w:pStyle w:val="berschrift1"/>
      </w:pPr>
      <w:bookmarkStart w:id="75" w:name="_Toc63757854"/>
      <w:r w:rsidRPr="00180F3F">
        <w:lastRenderedPageBreak/>
        <w:t>Ergebnis-/Analysekapitel</w:t>
      </w:r>
      <w:bookmarkEnd w:id="75"/>
    </w:p>
    <w:p w14:paraId="0A0F3769" w14:textId="79F40F7A" w:rsidR="00D045C3" w:rsidRDefault="006B3671" w:rsidP="00D045C3">
      <w:pPr>
        <w:pStyle w:val="Aufzhlung"/>
        <w:rPr>
          <w:lang w:val="de-DE"/>
        </w:rPr>
      </w:pPr>
      <w:r>
        <w:rPr>
          <w:lang w:val="de-DE"/>
        </w:rPr>
        <w:t>Text...</w:t>
      </w:r>
    </w:p>
    <w:p w14:paraId="2302C6B0" w14:textId="77777777" w:rsidR="002D4ECD" w:rsidRDefault="002D4ECD" w:rsidP="00D045C3">
      <w:pPr>
        <w:pStyle w:val="Aufzhlung"/>
        <w:rPr>
          <w:lang w:val="de-DE"/>
        </w:rPr>
      </w:pPr>
    </w:p>
    <w:p w14:paraId="1A29EFE3" w14:textId="3C65745B" w:rsidR="006B3671" w:rsidRDefault="006B3671" w:rsidP="00D045C3">
      <w:pPr>
        <w:pStyle w:val="Aufzhlung"/>
        <w:rPr>
          <w:lang w:val="de-DE"/>
        </w:rPr>
      </w:pPr>
    </w:p>
    <w:p w14:paraId="6CB64BB9" w14:textId="77777777" w:rsidR="002D4ECD" w:rsidRDefault="002D4ECD" w:rsidP="00D045C3">
      <w:pPr>
        <w:pStyle w:val="Aufzhlung"/>
        <w:rPr>
          <w:lang w:val="de-DE"/>
        </w:rPr>
        <w:sectPr w:rsidR="002D4EC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4FAD331A" w14:textId="081671FB" w:rsidR="002D4ECD" w:rsidRPr="00180F3F" w:rsidRDefault="002D4ECD" w:rsidP="00180F3F">
      <w:pPr>
        <w:pStyle w:val="berschrift1"/>
      </w:pPr>
      <w:bookmarkStart w:id="76" w:name="_Toc63757855"/>
      <w:r w:rsidRPr="00180F3F">
        <w:lastRenderedPageBreak/>
        <w:t>Diskussion</w:t>
      </w:r>
      <w:bookmarkEnd w:id="76"/>
    </w:p>
    <w:p w14:paraId="3C76E53A" w14:textId="584434DD" w:rsidR="002D4ECD" w:rsidRDefault="002D4ECD" w:rsidP="00D045C3">
      <w:pPr>
        <w:pStyle w:val="Aufzhlung"/>
        <w:rPr>
          <w:lang w:val="de-DE"/>
        </w:rPr>
      </w:pPr>
      <w:r>
        <w:rPr>
          <w:lang w:val="de-DE"/>
        </w:rPr>
        <w:t>Text...</w:t>
      </w:r>
    </w:p>
    <w:p w14:paraId="4BACF261" w14:textId="77777777" w:rsidR="002D4ECD" w:rsidRDefault="002D4ECD" w:rsidP="00D045C3">
      <w:pPr>
        <w:pStyle w:val="Aufzhlung"/>
        <w:rPr>
          <w:lang w:val="de-DE"/>
        </w:rPr>
      </w:pPr>
    </w:p>
    <w:p w14:paraId="4172AD3C" w14:textId="1B056900" w:rsidR="002D4ECD" w:rsidRDefault="002D4ECD" w:rsidP="00D045C3">
      <w:pPr>
        <w:pStyle w:val="Aufzhlung"/>
        <w:rPr>
          <w:lang w:val="de-DE"/>
        </w:rPr>
      </w:pPr>
    </w:p>
    <w:p w14:paraId="130C559E" w14:textId="77777777" w:rsidR="002D4ECD" w:rsidRDefault="002D4ECD" w:rsidP="00D045C3">
      <w:pPr>
        <w:pStyle w:val="Aufzhlung"/>
        <w:rPr>
          <w:lang w:val="de-DE"/>
        </w:rPr>
        <w:sectPr w:rsidR="002D4EC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1AD2E16F" w14:textId="77777777" w:rsidR="002D4ECD" w:rsidRPr="00180F3F" w:rsidRDefault="002D4ECD" w:rsidP="00180F3F">
      <w:pPr>
        <w:pStyle w:val="berschrift1"/>
      </w:pPr>
      <w:bookmarkStart w:id="77" w:name="_Toc63757856"/>
      <w:r w:rsidRPr="00180F3F">
        <w:lastRenderedPageBreak/>
        <w:t>Fazit</w:t>
      </w:r>
      <w:bookmarkEnd w:id="77"/>
    </w:p>
    <w:p w14:paraId="271F1307" w14:textId="77777777" w:rsidR="002D4ECD" w:rsidRDefault="002D4ECD" w:rsidP="002D4ECD">
      <w:pPr>
        <w:pStyle w:val="berschrift2"/>
      </w:pPr>
      <w:bookmarkStart w:id="78" w:name="_Toc63757857"/>
      <w:r>
        <w:t>Zusammenfassung und Interpretation der Ergebnisse</w:t>
      </w:r>
      <w:bookmarkEnd w:id="78"/>
    </w:p>
    <w:p w14:paraId="6E29B3C1" w14:textId="77777777" w:rsidR="002D4ECD" w:rsidRDefault="002D4ECD" w:rsidP="002D4ECD">
      <w:r>
        <w:t>Text...</w:t>
      </w:r>
    </w:p>
    <w:p w14:paraId="50E1E681" w14:textId="77777777" w:rsidR="002D4ECD" w:rsidRDefault="002D4ECD" w:rsidP="002D4ECD"/>
    <w:p w14:paraId="0554B237" w14:textId="77777777" w:rsidR="002D4ECD" w:rsidRDefault="002D4ECD" w:rsidP="002D4ECD">
      <w:pPr>
        <w:pStyle w:val="berschrift2"/>
      </w:pPr>
      <w:bookmarkStart w:id="79" w:name="_Toc63757858"/>
      <w:r>
        <w:t>Kritische Würdigung</w:t>
      </w:r>
      <w:bookmarkEnd w:id="79"/>
    </w:p>
    <w:p w14:paraId="1D45A92C" w14:textId="77777777" w:rsidR="002D4ECD" w:rsidRDefault="002D4ECD" w:rsidP="002D4ECD">
      <w:r>
        <w:t>Text...</w:t>
      </w:r>
    </w:p>
    <w:p w14:paraId="1477B183" w14:textId="77777777" w:rsidR="002D4ECD" w:rsidRDefault="002D4ECD" w:rsidP="002D4ECD"/>
    <w:p w14:paraId="4EE1AEBA" w14:textId="77777777" w:rsidR="002D4ECD" w:rsidRDefault="002D4ECD" w:rsidP="002D4ECD">
      <w:pPr>
        <w:pStyle w:val="berschrift2"/>
      </w:pPr>
      <w:bookmarkStart w:id="80" w:name="_Toc63757859"/>
      <w:r>
        <w:t>Ausblick</w:t>
      </w:r>
      <w:bookmarkEnd w:id="80"/>
    </w:p>
    <w:p w14:paraId="42F901FE" w14:textId="7ECDC639" w:rsidR="002D4ECD" w:rsidRDefault="002D4ECD" w:rsidP="002D4ECD">
      <w:r>
        <w:t>Text...</w:t>
      </w:r>
    </w:p>
    <w:p w14:paraId="373A862C" w14:textId="77777777" w:rsidR="002D4ECD" w:rsidRDefault="002D4ECD" w:rsidP="002D4ECD"/>
    <w:p w14:paraId="5A7A9395" w14:textId="77777777" w:rsidR="002D4ECD" w:rsidRDefault="002D4ECD" w:rsidP="002D4ECD">
      <w:pPr>
        <w:sectPr w:rsidR="002D4EC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61070C21" w14:textId="1BF21F47" w:rsidR="002D4ECD" w:rsidRDefault="002D4ECD" w:rsidP="002D4ECD">
      <w:pPr>
        <w:pStyle w:val="berschrift1"/>
      </w:pPr>
      <w:bookmarkStart w:id="81" w:name="_Toc63757860"/>
      <w:r w:rsidRPr="002D4ECD">
        <w:lastRenderedPageBreak/>
        <w:t>Literatur- und Quellenverzeichnis</w:t>
      </w:r>
      <w:bookmarkEnd w:id="81"/>
    </w:p>
    <w:p w14:paraId="0DE43803" w14:textId="7C7C8B0B" w:rsidR="002D4ECD" w:rsidRDefault="002D4ECD" w:rsidP="002D4ECD"/>
    <w:p w14:paraId="4CCFB8AB" w14:textId="77777777" w:rsidR="002D4ECD" w:rsidRDefault="002D4ECD" w:rsidP="002D4ECD">
      <w:pPr>
        <w:sectPr w:rsidR="002D4EC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7B352F3C" w14:textId="77777777" w:rsidR="00CF4E29" w:rsidRDefault="008A6252" w:rsidP="007308CD">
      <w:pPr>
        <w:pStyle w:val="berschrift1"/>
        <w:numPr>
          <w:ilvl w:val="0"/>
          <w:numId w:val="0"/>
        </w:numPr>
        <w:ind w:left="432" w:hanging="432"/>
      </w:pPr>
      <w:bookmarkStart w:id="82" w:name="_Toc26450186"/>
      <w:bookmarkStart w:id="83" w:name="_Toc30245163"/>
      <w:bookmarkStart w:id="84" w:name="_Ref31123980"/>
      <w:bookmarkStart w:id="85" w:name="_Ref31882756"/>
      <w:bookmarkStart w:id="86" w:name="_Ref31883802"/>
      <w:bookmarkStart w:id="87" w:name="_Ref33198122"/>
      <w:bookmarkStart w:id="88" w:name="_Ref33260677"/>
      <w:bookmarkStart w:id="89" w:name="_Toc56152121"/>
      <w:bookmarkStart w:id="90" w:name="_Toc60958440"/>
      <w:bookmarkStart w:id="91" w:name="_Toc61648866"/>
      <w:bookmarkStart w:id="92" w:name="_Toc63757861"/>
      <w:r>
        <w:lastRenderedPageBreak/>
        <w:t>Anhang</w:t>
      </w:r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</w:p>
    <w:p w14:paraId="4261FF9E" w14:textId="6F5419E4" w:rsidR="00E568A9" w:rsidRPr="002D4ECD" w:rsidRDefault="002F5F89" w:rsidP="007308CD">
      <w:pPr>
        <w:pStyle w:val="berschrift5"/>
        <w:numPr>
          <w:ilvl w:val="0"/>
          <w:numId w:val="0"/>
        </w:numPr>
        <w:spacing w:line="360" w:lineRule="auto"/>
        <w:ind w:left="1008" w:hanging="1008"/>
        <w:rPr>
          <w:u w:val="single"/>
        </w:rPr>
      </w:pPr>
      <w:bookmarkStart w:id="93" w:name="_Ref33615969"/>
      <w:bookmarkStart w:id="94" w:name="_Ref33615990"/>
      <w:bookmarkStart w:id="95" w:name="_Ref33985497"/>
      <w:bookmarkStart w:id="96" w:name="_Ref34745986"/>
      <w:bookmarkStart w:id="97" w:name="_Toc35098805"/>
      <w:bookmarkStart w:id="98" w:name="_Toc35099446"/>
      <w:bookmarkStart w:id="99" w:name="_Ref44422188"/>
      <w:bookmarkStart w:id="100" w:name="_Toc47944332"/>
      <w:bookmarkStart w:id="101" w:name="_Ref48119703"/>
      <w:bookmarkStart w:id="102" w:name="_Ref61648916"/>
      <w:r w:rsidRPr="002D4ECD">
        <w:rPr>
          <w:u w:val="single"/>
        </w:rPr>
        <w:t xml:space="preserve">Anhang </w:t>
      </w:r>
      <w:r w:rsidR="00082443" w:rsidRPr="002D4ECD">
        <w:rPr>
          <w:u w:val="single"/>
        </w:rPr>
        <w:t>A</w:t>
      </w:r>
      <w:r w:rsidRPr="002D4ECD">
        <w:rPr>
          <w:u w:val="single"/>
        </w:rPr>
        <w:t xml:space="preserve">: </w:t>
      </w:r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r w:rsidR="004F2654" w:rsidRPr="002D4ECD">
        <w:rPr>
          <w:u w:val="single"/>
        </w:rPr>
        <w:t>xxx</w:t>
      </w:r>
    </w:p>
    <w:p w14:paraId="19FDB312" w14:textId="3D7417A0" w:rsidR="002D4ECD" w:rsidRDefault="002D4ECD" w:rsidP="002D4ECD">
      <w:r>
        <w:t>Text...</w:t>
      </w:r>
    </w:p>
    <w:p w14:paraId="2DB4A872" w14:textId="77777777" w:rsidR="002D4ECD" w:rsidRDefault="002D4ECD" w:rsidP="002D4ECD">
      <w:pPr>
        <w:sectPr w:rsidR="002D4ECD" w:rsidSect="006B12C1">
          <w:pgSz w:w="11906" w:h="16838" w:code="9"/>
          <w:pgMar w:top="1418" w:right="1701" w:bottom="1134" w:left="1701" w:header="709" w:footer="0" w:gutter="0"/>
          <w:cols w:space="708"/>
          <w:docGrid w:linePitch="360"/>
        </w:sectPr>
      </w:pPr>
    </w:p>
    <w:p w14:paraId="267E3537" w14:textId="29DC1710" w:rsidR="002D4ECD" w:rsidRPr="002D4ECD" w:rsidRDefault="002D4ECD" w:rsidP="002D4ECD">
      <w:pPr>
        <w:pStyle w:val="berschrift5"/>
        <w:numPr>
          <w:ilvl w:val="0"/>
          <w:numId w:val="0"/>
        </w:numPr>
        <w:spacing w:line="360" w:lineRule="auto"/>
        <w:ind w:left="1008" w:hanging="1008"/>
        <w:rPr>
          <w:u w:val="single"/>
        </w:rPr>
      </w:pPr>
      <w:r w:rsidRPr="002D4ECD">
        <w:rPr>
          <w:u w:val="single"/>
        </w:rPr>
        <w:lastRenderedPageBreak/>
        <w:t>Anhang B: xxx</w:t>
      </w:r>
    </w:p>
    <w:p w14:paraId="6E245D0C" w14:textId="4BB5E71E" w:rsidR="00EE2752" w:rsidRPr="00EE2752" w:rsidRDefault="002D4ECD" w:rsidP="002D4ECD">
      <w:r>
        <w:t>Text...</w:t>
      </w:r>
    </w:p>
    <w:sectPr w:rsidR="00EE2752" w:rsidRPr="00EE2752" w:rsidSect="006B12C1">
      <w:pgSz w:w="11906" w:h="16838" w:code="9"/>
      <w:pgMar w:top="1418" w:right="1701" w:bottom="1134" w:left="170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F2F46BC" w14:textId="77777777" w:rsidR="007B0C4F" w:rsidRDefault="007B0C4F">
      <w:r>
        <w:separator/>
      </w:r>
    </w:p>
  </w:endnote>
  <w:endnote w:type="continuationSeparator" w:id="0">
    <w:p w14:paraId="17201426" w14:textId="77777777" w:rsidR="007B0C4F" w:rsidRDefault="007B0C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64C3D94" w14:textId="77777777" w:rsidR="00483886" w:rsidRDefault="00483886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65E35132" w14:textId="77777777" w:rsidR="00483886" w:rsidRDefault="00483886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C68D3C1" w14:textId="77777777" w:rsidR="00483886" w:rsidRDefault="00483886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6E353E1" w14:textId="77777777" w:rsidR="007B0C4F" w:rsidRDefault="007B0C4F">
      <w:r>
        <w:separator/>
      </w:r>
    </w:p>
  </w:footnote>
  <w:footnote w:type="continuationSeparator" w:id="0">
    <w:p w14:paraId="701FE2DF" w14:textId="77777777" w:rsidR="007B0C4F" w:rsidRDefault="007B0C4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8CE93E" w14:textId="77777777" w:rsidR="00483886" w:rsidRDefault="00483886">
    <w:pPr>
      <w:pStyle w:val="Kopf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7CDC99B4" w14:textId="77777777" w:rsidR="00483886" w:rsidRDefault="00483886">
    <w:pPr>
      <w:pStyle w:val="Kopfzeile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23F028" w14:textId="2E04C80D" w:rsidR="00483886" w:rsidRPr="003C6CAB" w:rsidRDefault="000146ED" w:rsidP="003C6CAB">
    <w:pPr>
      <w:pStyle w:val="Kopfzeile"/>
      <w:tabs>
        <w:tab w:val="clear" w:pos="4536"/>
        <w:tab w:val="clear" w:pos="9072"/>
        <w:tab w:val="right" w:pos="8820"/>
      </w:tabs>
      <w:ind w:right="-1"/>
      <w:rPr>
        <w:i w:val="0"/>
      </w:rPr>
    </w:pPr>
    <w:fldSimple w:instr=" STYLEREF  &quot;Überschrift ohne Nummer&quot;  \* MERGEFORMAT ">
      <w:r w:rsidR="00180F3F">
        <w:rPr>
          <w:noProof/>
        </w:rPr>
        <w:t>Abkürzungsverzeichnis</w:t>
      </w:r>
    </w:fldSimple>
    <w:r w:rsidR="00483886">
      <w:tab/>
    </w:r>
    <w:r w:rsidR="00483886">
      <w:fldChar w:fldCharType="begin"/>
    </w:r>
    <w:r w:rsidR="00483886">
      <w:instrText xml:space="preserve"> PAGE </w:instrText>
    </w:r>
    <w:r w:rsidR="00483886">
      <w:fldChar w:fldCharType="separate"/>
    </w:r>
    <w:r w:rsidR="00483886">
      <w:rPr>
        <w:noProof/>
      </w:rPr>
      <w:t>v</w:t>
    </w:r>
    <w:r w:rsidR="00483886"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016C063" w14:textId="603930C4" w:rsidR="00483886" w:rsidRPr="003C6CAB" w:rsidRDefault="000146ED" w:rsidP="003C6CAB">
    <w:pPr>
      <w:pStyle w:val="Kopfzeile"/>
      <w:tabs>
        <w:tab w:val="clear" w:pos="4536"/>
        <w:tab w:val="clear" w:pos="9072"/>
        <w:tab w:val="right" w:pos="8820"/>
      </w:tabs>
      <w:ind w:right="-1"/>
      <w:rPr>
        <w:i w:val="0"/>
      </w:rPr>
    </w:pPr>
    <w:fldSimple w:instr=" STYLEREF  &quot;Überschrift 1&quot;  \* MERGEFORMAT ">
      <w:r w:rsidR="00180F3F">
        <w:rPr>
          <w:noProof/>
        </w:rPr>
        <w:t>Fazit</w:t>
      </w:r>
    </w:fldSimple>
    <w:r w:rsidR="00483886">
      <w:tab/>
    </w:r>
    <w:r w:rsidR="00483886">
      <w:fldChar w:fldCharType="begin"/>
    </w:r>
    <w:r w:rsidR="00483886">
      <w:instrText xml:space="preserve"> PAGE </w:instrText>
    </w:r>
    <w:r w:rsidR="00483886">
      <w:fldChar w:fldCharType="separate"/>
    </w:r>
    <w:r w:rsidR="00483886">
      <w:rPr>
        <w:noProof/>
      </w:rPr>
      <w:t>20</w:t>
    </w:r>
    <w:r w:rsidR="00483886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C241D9"/>
    <w:multiLevelType w:val="hybridMultilevel"/>
    <w:tmpl w:val="FCF62AA8"/>
    <w:lvl w:ilvl="0" w:tplc="F01AAD68">
      <w:start w:val="1"/>
      <w:numFmt w:val="decimal"/>
      <w:pStyle w:val="Nummerierung"/>
      <w:lvlText w:val="%1."/>
      <w:lvlJc w:val="left"/>
      <w:pPr>
        <w:tabs>
          <w:tab w:val="num" w:pos="879"/>
        </w:tabs>
        <w:ind w:left="879" w:hanging="329"/>
      </w:pPr>
      <w:rPr>
        <w:rFonts w:ascii="Palatino Linotype" w:hAnsi="Palatino Linotype" w:hint="default"/>
        <w:b w:val="0"/>
        <w:i w:val="0"/>
        <w:color w:val="auto"/>
        <w:sz w:val="22"/>
        <w:szCs w:val="22"/>
      </w:rPr>
    </w:lvl>
    <w:lvl w:ilvl="1" w:tplc="04070003">
      <w:start w:val="1"/>
      <w:numFmt w:val="bullet"/>
      <w:lvlText w:val="o"/>
      <w:lvlJc w:val="left"/>
      <w:pPr>
        <w:tabs>
          <w:tab w:val="num" w:pos="1769"/>
        </w:tabs>
        <w:ind w:left="1769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489"/>
        </w:tabs>
        <w:ind w:left="2489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209"/>
        </w:tabs>
        <w:ind w:left="3209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929"/>
        </w:tabs>
        <w:ind w:left="3929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649"/>
        </w:tabs>
        <w:ind w:left="4649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369"/>
        </w:tabs>
        <w:ind w:left="5369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089"/>
        </w:tabs>
        <w:ind w:left="6089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809"/>
        </w:tabs>
        <w:ind w:left="6809" w:hanging="360"/>
      </w:pPr>
      <w:rPr>
        <w:rFonts w:ascii="Wingdings" w:hAnsi="Wingdings" w:hint="default"/>
      </w:rPr>
    </w:lvl>
  </w:abstractNum>
  <w:abstractNum w:abstractNumId="1" w15:restartNumberingAfterBreak="0">
    <w:nsid w:val="12CF3C95"/>
    <w:multiLevelType w:val="hybridMultilevel"/>
    <w:tmpl w:val="AA98F64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0D5925"/>
    <w:multiLevelType w:val="hybridMultilevel"/>
    <w:tmpl w:val="C1D0C9C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FF35A4"/>
    <w:multiLevelType w:val="hybridMultilevel"/>
    <w:tmpl w:val="0E7AAD1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0497133"/>
    <w:multiLevelType w:val="multilevel"/>
    <w:tmpl w:val="2000EDAC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763B110C"/>
    <w:multiLevelType w:val="hybridMultilevel"/>
    <w:tmpl w:val="2E68AF96"/>
    <w:lvl w:ilvl="0" w:tplc="8E8ACE5C">
      <w:start w:val="1"/>
      <w:numFmt w:val="bullet"/>
      <w:pStyle w:val="AufzhlungEbene2"/>
      <w:lvlText w:val=""/>
      <w:lvlJc w:val="left"/>
      <w:pPr>
        <w:tabs>
          <w:tab w:val="num" w:pos="1100"/>
        </w:tabs>
        <w:ind w:left="1100" w:hanging="329"/>
      </w:pPr>
      <w:rPr>
        <w:rFonts w:ascii="Wingdings" w:hAnsi="Wingdings" w:hint="default"/>
        <w:b w:val="0"/>
        <w:i w:val="0"/>
        <w:color w:val="C0C0C0"/>
        <w:sz w:val="18"/>
        <w:szCs w:val="18"/>
        <w:u w:color="C0C0C0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51788F"/>
    <w:multiLevelType w:val="hybridMultilevel"/>
    <w:tmpl w:val="AF24895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D503E5C"/>
    <w:multiLevelType w:val="hybridMultilevel"/>
    <w:tmpl w:val="1B226810"/>
    <w:lvl w:ilvl="0" w:tplc="BAEEF124">
      <w:start w:val="1"/>
      <w:numFmt w:val="bullet"/>
      <w:lvlText w:val=""/>
      <w:lvlJc w:val="left"/>
      <w:pPr>
        <w:ind w:left="1491" w:hanging="360"/>
      </w:pPr>
      <w:rPr>
        <w:rFonts w:ascii="Wingdings" w:hAnsi="Wingdings" w:hint="default"/>
        <w:color w:val="959595"/>
      </w:rPr>
    </w:lvl>
    <w:lvl w:ilvl="1" w:tplc="04070003" w:tentative="1">
      <w:start w:val="1"/>
      <w:numFmt w:val="bullet"/>
      <w:lvlText w:val="o"/>
      <w:lvlJc w:val="left"/>
      <w:pPr>
        <w:ind w:left="2211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93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5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71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9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81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531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51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7"/>
  </w:num>
  <w:num w:numId="5">
    <w:abstractNumId w:val="1"/>
  </w:num>
  <w:num w:numId="6">
    <w:abstractNumId w:val="6"/>
  </w:num>
  <w:num w:numId="7">
    <w:abstractNumId w:val="3"/>
  </w:num>
  <w:num w:numId="8">
    <w:abstractNumId w:val="2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80"/>
  <w:embedSystemFonts/>
  <w:activeWritingStyle w:appName="MSWord" w:lang="de-DE" w:vendorID="64" w:dllVersion="4096" w:nlCheck="1" w:checkStyle="0"/>
  <w:activeWritingStyle w:appName="MSWord" w:lang="en-US" w:vendorID="64" w:dllVersion="4096" w:nlCheck="1" w:checkStyle="0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consecutiveHyphenLimit w:val="1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0463"/>
    <w:rsid w:val="00001BC3"/>
    <w:rsid w:val="00001F01"/>
    <w:rsid w:val="00002874"/>
    <w:rsid w:val="000029E6"/>
    <w:rsid w:val="00002AD6"/>
    <w:rsid w:val="00002CA1"/>
    <w:rsid w:val="00002D42"/>
    <w:rsid w:val="00003334"/>
    <w:rsid w:val="00003551"/>
    <w:rsid w:val="00003950"/>
    <w:rsid w:val="0000451C"/>
    <w:rsid w:val="0000459F"/>
    <w:rsid w:val="000048C6"/>
    <w:rsid w:val="00005031"/>
    <w:rsid w:val="000058B2"/>
    <w:rsid w:val="000058E9"/>
    <w:rsid w:val="000058F6"/>
    <w:rsid w:val="00005DB2"/>
    <w:rsid w:val="00005E57"/>
    <w:rsid w:val="000062C2"/>
    <w:rsid w:val="0000697F"/>
    <w:rsid w:val="000069B9"/>
    <w:rsid w:val="00006C9C"/>
    <w:rsid w:val="00006CB3"/>
    <w:rsid w:val="00006D7B"/>
    <w:rsid w:val="00007093"/>
    <w:rsid w:val="000070E9"/>
    <w:rsid w:val="00007DCC"/>
    <w:rsid w:val="000100D2"/>
    <w:rsid w:val="00010207"/>
    <w:rsid w:val="00010234"/>
    <w:rsid w:val="00010407"/>
    <w:rsid w:val="00010C53"/>
    <w:rsid w:val="00011048"/>
    <w:rsid w:val="00011518"/>
    <w:rsid w:val="00011FB6"/>
    <w:rsid w:val="00012144"/>
    <w:rsid w:val="000126EF"/>
    <w:rsid w:val="00014315"/>
    <w:rsid w:val="00014584"/>
    <w:rsid w:val="000146ED"/>
    <w:rsid w:val="00014721"/>
    <w:rsid w:val="00014C89"/>
    <w:rsid w:val="0001663E"/>
    <w:rsid w:val="00017C42"/>
    <w:rsid w:val="00017FDB"/>
    <w:rsid w:val="000200FE"/>
    <w:rsid w:val="00020A6D"/>
    <w:rsid w:val="00020B09"/>
    <w:rsid w:val="00021173"/>
    <w:rsid w:val="000212A4"/>
    <w:rsid w:val="00022A0C"/>
    <w:rsid w:val="00022BD6"/>
    <w:rsid w:val="00022D6C"/>
    <w:rsid w:val="00023335"/>
    <w:rsid w:val="00023440"/>
    <w:rsid w:val="00023D40"/>
    <w:rsid w:val="00023F25"/>
    <w:rsid w:val="000244FF"/>
    <w:rsid w:val="0002466C"/>
    <w:rsid w:val="000246A7"/>
    <w:rsid w:val="00025685"/>
    <w:rsid w:val="000257F1"/>
    <w:rsid w:val="00025812"/>
    <w:rsid w:val="000261CC"/>
    <w:rsid w:val="000267D6"/>
    <w:rsid w:val="000268D4"/>
    <w:rsid w:val="00026931"/>
    <w:rsid w:val="0002709F"/>
    <w:rsid w:val="00031206"/>
    <w:rsid w:val="000317A5"/>
    <w:rsid w:val="00031A3C"/>
    <w:rsid w:val="00031CB6"/>
    <w:rsid w:val="00031D69"/>
    <w:rsid w:val="000325BA"/>
    <w:rsid w:val="000327B7"/>
    <w:rsid w:val="0003290B"/>
    <w:rsid w:val="00032D9F"/>
    <w:rsid w:val="00032F39"/>
    <w:rsid w:val="00033C1C"/>
    <w:rsid w:val="00033FE6"/>
    <w:rsid w:val="000344A0"/>
    <w:rsid w:val="000348C4"/>
    <w:rsid w:val="00034C0C"/>
    <w:rsid w:val="00036349"/>
    <w:rsid w:val="0003649C"/>
    <w:rsid w:val="00036541"/>
    <w:rsid w:val="00036643"/>
    <w:rsid w:val="00037017"/>
    <w:rsid w:val="000371BD"/>
    <w:rsid w:val="000400DA"/>
    <w:rsid w:val="000408EB"/>
    <w:rsid w:val="00041690"/>
    <w:rsid w:val="000418BA"/>
    <w:rsid w:val="00041A80"/>
    <w:rsid w:val="00042325"/>
    <w:rsid w:val="00042D19"/>
    <w:rsid w:val="00043C1F"/>
    <w:rsid w:val="00044F20"/>
    <w:rsid w:val="000450F2"/>
    <w:rsid w:val="00045430"/>
    <w:rsid w:val="00045E64"/>
    <w:rsid w:val="000464BE"/>
    <w:rsid w:val="00046AAF"/>
    <w:rsid w:val="00046B8E"/>
    <w:rsid w:val="00046D2D"/>
    <w:rsid w:val="000477AD"/>
    <w:rsid w:val="0005057A"/>
    <w:rsid w:val="00051477"/>
    <w:rsid w:val="000514AE"/>
    <w:rsid w:val="0005151D"/>
    <w:rsid w:val="000518F9"/>
    <w:rsid w:val="0005197B"/>
    <w:rsid w:val="00051BCB"/>
    <w:rsid w:val="00051C4C"/>
    <w:rsid w:val="0005291A"/>
    <w:rsid w:val="00052A58"/>
    <w:rsid w:val="0005339F"/>
    <w:rsid w:val="0005353E"/>
    <w:rsid w:val="00053A61"/>
    <w:rsid w:val="00054073"/>
    <w:rsid w:val="00054349"/>
    <w:rsid w:val="000544AE"/>
    <w:rsid w:val="00054A74"/>
    <w:rsid w:val="00054E80"/>
    <w:rsid w:val="00054F7F"/>
    <w:rsid w:val="0005522F"/>
    <w:rsid w:val="00055603"/>
    <w:rsid w:val="00055820"/>
    <w:rsid w:val="00055AEF"/>
    <w:rsid w:val="00055DBF"/>
    <w:rsid w:val="000566E0"/>
    <w:rsid w:val="000566E5"/>
    <w:rsid w:val="00056761"/>
    <w:rsid w:val="00056CE0"/>
    <w:rsid w:val="00057347"/>
    <w:rsid w:val="000574ED"/>
    <w:rsid w:val="0005779B"/>
    <w:rsid w:val="000577EB"/>
    <w:rsid w:val="00057F8F"/>
    <w:rsid w:val="00057FD8"/>
    <w:rsid w:val="0006002E"/>
    <w:rsid w:val="0006177E"/>
    <w:rsid w:val="0006177F"/>
    <w:rsid w:val="00062131"/>
    <w:rsid w:val="00062489"/>
    <w:rsid w:val="000625EE"/>
    <w:rsid w:val="00062CA3"/>
    <w:rsid w:val="00063184"/>
    <w:rsid w:val="00064A83"/>
    <w:rsid w:val="000654EF"/>
    <w:rsid w:val="00065AEC"/>
    <w:rsid w:val="00066965"/>
    <w:rsid w:val="00066AB8"/>
    <w:rsid w:val="00066D8C"/>
    <w:rsid w:val="00067C34"/>
    <w:rsid w:val="00067EB9"/>
    <w:rsid w:val="000700E4"/>
    <w:rsid w:val="0007289A"/>
    <w:rsid w:val="00072B9D"/>
    <w:rsid w:val="000734CF"/>
    <w:rsid w:val="00073C0C"/>
    <w:rsid w:val="000741C2"/>
    <w:rsid w:val="00074702"/>
    <w:rsid w:val="00074914"/>
    <w:rsid w:val="000749B9"/>
    <w:rsid w:val="00074F9A"/>
    <w:rsid w:val="00075A84"/>
    <w:rsid w:val="00075C1F"/>
    <w:rsid w:val="00076369"/>
    <w:rsid w:val="0007654A"/>
    <w:rsid w:val="00077589"/>
    <w:rsid w:val="000776F9"/>
    <w:rsid w:val="0007791B"/>
    <w:rsid w:val="00080C0F"/>
    <w:rsid w:val="00080D68"/>
    <w:rsid w:val="00080D8B"/>
    <w:rsid w:val="000817A5"/>
    <w:rsid w:val="00081CBE"/>
    <w:rsid w:val="00081D12"/>
    <w:rsid w:val="0008243A"/>
    <w:rsid w:val="00082443"/>
    <w:rsid w:val="0008245D"/>
    <w:rsid w:val="0008252E"/>
    <w:rsid w:val="00082E84"/>
    <w:rsid w:val="00083B20"/>
    <w:rsid w:val="00084305"/>
    <w:rsid w:val="00084F27"/>
    <w:rsid w:val="000860C6"/>
    <w:rsid w:val="0008659F"/>
    <w:rsid w:val="00087742"/>
    <w:rsid w:val="00087A85"/>
    <w:rsid w:val="00087B7F"/>
    <w:rsid w:val="00087FC0"/>
    <w:rsid w:val="0009000C"/>
    <w:rsid w:val="00090257"/>
    <w:rsid w:val="00090C1E"/>
    <w:rsid w:val="0009142A"/>
    <w:rsid w:val="000917EF"/>
    <w:rsid w:val="0009180A"/>
    <w:rsid w:val="0009289A"/>
    <w:rsid w:val="00092DB5"/>
    <w:rsid w:val="000937B0"/>
    <w:rsid w:val="000941A0"/>
    <w:rsid w:val="000948A7"/>
    <w:rsid w:val="000956FD"/>
    <w:rsid w:val="0009642B"/>
    <w:rsid w:val="00097BE8"/>
    <w:rsid w:val="000A03F4"/>
    <w:rsid w:val="000A04F6"/>
    <w:rsid w:val="000A093D"/>
    <w:rsid w:val="000A0A8E"/>
    <w:rsid w:val="000A0B25"/>
    <w:rsid w:val="000A0D1F"/>
    <w:rsid w:val="000A162E"/>
    <w:rsid w:val="000A1D66"/>
    <w:rsid w:val="000A1F66"/>
    <w:rsid w:val="000A2F97"/>
    <w:rsid w:val="000A3656"/>
    <w:rsid w:val="000A3E42"/>
    <w:rsid w:val="000A3F57"/>
    <w:rsid w:val="000A45F2"/>
    <w:rsid w:val="000A4FC8"/>
    <w:rsid w:val="000A6066"/>
    <w:rsid w:val="000A67EA"/>
    <w:rsid w:val="000A721A"/>
    <w:rsid w:val="000A757A"/>
    <w:rsid w:val="000A75BF"/>
    <w:rsid w:val="000B000D"/>
    <w:rsid w:val="000B0532"/>
    <w:rsid w:val="000B0A6E"/>
    <w:rsid w:val="000B19AE"/>
    <w:rsid w:val="000B1B70"/>
    <w:rsid w:val="000B3328"/>
    <w:rsid w:val="000B3358"/>
    <w:rsid w:val="000B34D1"/>
    <w:rsid w:val="000B365D"/>
    <w:rsid w:val="000B43B0"/>
    <w:rsid w:val="000B4404"/>
    <w:rsid w:val="000B4453"/>
    <w:rsid w:val="000B4AB9"/>
    <w:rsid w:val="000B55F3"/>
    <w:rsid w:val="000B5D11"/>
    <w:rsid w:val="000B5F90"/>
    <w:rsid w:val="000B61F4"/>
    <w:rsid w:val="000B6A65"/>
    <w:rsid w:val="000B6AAE"/>
    <w:rsid w:val="000B738E"/>
    <w:rsid w:val="000B7D1B"/>
    <w:rsid w:val="000C0C96"/>
    <w:rsid w:val="000C1268"/>
    <w:rsid w:val="000C21D6"/>
    <w:rsid w:val="000C2347"/>
    <w:rsid w:val="000C2B53"/>
    <w:rsid w:val="000C2BFB"/>
    <w:rsid w:val="000C2C8E"/>
    <w:rsid w:val="000C3A50"/>
    <w:rsid w:val="000C3DBA"/>
    <w:rsid w:val="000C432B"/>
    <w:rsid w:val="000C48B1"/>
    <w:rsid w:val="000C4977"/>
    <w:rsid w:val="000C5DF7"/>
    <w:rsid w:val="000C5E0D"/>
    <w:rsid w:val="000C60C8"/>
    <w:rsid w:val="000C6B87"/>
    <w:rsid w:val="000C6DE5"/>
    <w:rsid w:val="000C7213"/>
    <w:rsid w:val="000C7ED6"/>
    <w:rsid w:val="000D077A"/>
    <w:rsid w:val="000D07DB"/>
    <w:rsid w:val="000D146D"/>
    <w:rsid w:val="000D1E8C"/>
    <w:rsid w:val="000D201D"/>
    <w:rsid w:val="000D28D2"/>
    <w:rsid w:val="000D2D84"/>
    <w:rsid w:val="000D3036"/>
    <w:rsid w:val="000D3297"/>
    <w:rsid w:val="000D3827"/>
    <w:rsid w:val="000D4C9D"/>
    <w:rsid w:val="000D5473"/>
    <w:rsid w:val="000D5CA5"/>
    <w:rsid w:val="000D6253"/>
    <w:rsid w:val="000D626C"/>
    <w:rsid w:val="000D6A3F"/>
    <w:rsid w:val="000D6D6A"/>
    <w:rsid w:val="000D6F75"/>
    <w:rsid w:val="000D6FCD"/>
    <w:rsid w:val="000D7580"/>
    <w:rsid w:val="000E035B"/>
    <w:rsid w:val="000E06E1"/>
    <w:rsid w:val="000E0F52"/>
    <w:rsid w:val="000E191D"/>
    <w:rsid w:val="000E1987"/>
    <w:rsid w:val="000E1C1D"/>
    <w:rsid w:val="000E2482"/>
    <w:rsid w:val="000E2587"/>
    <w:rsid w:val="000E2784"/>
    <w:rsid w:val="000E2C00"/>
    <w:rsid w:val="000E2C4F"/>
    <w:rsid w:val="000E32CE"/>
    <w:rsid w:val="000E3BC7"/>
    <w:rsid w:val="000E425E"/>
    <w:rsid w:val="000E47A4"/>
    <w:rsid w:val="000E54C0"/>
    <w:rsid w:val="000E5E62"/>
    <w:rsid w:val="000E6645"/>
    <w:rsid w:val="000E66E6"/>
    <w:rsid w:val="000E6774"/>
    <w:rsid w:val="000E680E"/>
    <w:rsid w:val="000E72C6"/>
    <w:rsid w:val="000E7F46"/>
    <w:rsid w:val="000E7F8B"/>
    <w:rsid w:val="000F04F4"/>
    <w:rsid w:val="000F0A98"/>
    <w:rsid w:val="000F0B63"/>
    <w:rsid w:val="000F1226"/>
    <w:rsid w:val="000F158B"/>
    <w:rsid w:val="000F1799"/>
    <w:rsid w:val="000F18A6"/>
    <w:rsid w:val="000F1F27"/>
    <w:rsid w:val="000F2A00"/>
    <w:rsid w:val="000F2B10"/>
    <w:rsid w:val="000F2D63"/>
    <w:rsid w:val="000F3344"/>
    <w:rsid w:val="000F3396"/>
    <w:rsid w:val="000F3F45"/>
    <w:rsid w:val="000F4010"/>
    <w:rsid w:val="000F441D"/>
    <w:rsid w:val="000F4EE8"/>
    <w:rsid w:val="000F4FAB"/>
    <w:rsid w:val="000F5125"/>
    <w:rsid w:val="000F52E0"/>
    <w:rsid w:val="000F567B"/>
    <w:rsid w:val="000F5685"/>
    <w:rsid w:val="000F586D"/>
    <w:rsid w:val="000F5880"/>
    <w:rsid w:val="000F604A"/>
    <w:rsid w:val="000F6A10"/>
    <w:rsid w:val="000F6E70"/>
    <w:rsid w:val="000F715F"/>
    <w:rsid w:val="000F7666"/>
    <w:rsid w:val="000F7766"/>
    <w:rsid w:val="000F7E40"/>
    <w:rsid w:val="00100015"/>
    <w:rsid w:val="001019CE"/>
    <w:rsid w:val="00101C2C"/>
    <w:rsid w:val="00102034"/>
    <w:rsid w:val="00102183"/>
    <w:rsid w:val="00102A34"/>
    <w:rsid w:val="00102BA6"/>
    <w:rsid w:val="00102FFA"/>
    <w:rsid w:val="0010311B"/>
    <w:rsid w:val="00103E11"/>
    <w:rsid w:val="00103E76"/>
    <w:rsid w:val="0010472F"/>
    <w:rsid w:val="001062D2"/>
    <w:rsid w:val="001063D4"/>
    <w:rsid w:val="001072F3"/>
    <w:rsid w:val="00107845"/>
    <w:rsid w:val="00107BB1"/>
    <w:rsid w:val="00110131"/>
    <w:rsid w:val="00110358"/>
    <w:rsid w:val="0011085A"/>
    <w:rsid w:val="00110A16"/>
    <w:rsid w:val="001112A2"/>
    <w:rsid w:val="00111B4A"/>
    <w:rsid w:val="00113313"/>
    <w:rsid w:val="001137F3"/>
    <w:rsid w:val="00113B71"/>
    <w:rsid w:val="00113BB3"/>
    <w:rsid w:val="00114099"/>
    <w:rsid w:val="00114B42"/>
    <w:rsid w:val="0011550A"/>
    <w:rsid w:val="00115BE4"/>
    <w:rsid w:val="00115EE9"/>
    <w:rsid w:val="00115FE9"/>
    <w:rsid w:val="00116AE1"/>
    <w:rsid w:val="0011716B"/>
    <w:rsid w:val="00117286"/>
    <w:rsid w:val="001178D0"/>
    <w:rsid w:val="00117D6F"/>
    <w:rsid w:val="00120555"/>
    <w:rsid w:val="00120791"/>
    <w:rsid w:val="00120B3E"/>
    <w:rsid w:val="00120D62"/>
    <w:rsid w:val="001212F6"/>
    <w:rsid w:val="001216FA"/>
    <w:rsid w:val="00121A00"/>
    <w:rsid w:val="00121E78"/>
    <w:rsid w:val="00121EA5"/>
    <w:rsid w:val="00122095"/>
    <w:rsid w:val="0012221B"/>
    <w:rsid w:val="00122F96"/>
    <w:rsid w:val="00123256"/>
    <w:rsid w:val="00123407"/>
    <w:rsid w:val="00123C0D"/>
    <w:rsid w:val="00123DAD"/>
    <w:rsid w:val="00124145"/>
    <w:rsid w:val="001246FB"/>
    <w:rsid w:val="0012478B"/>
    <w:rsid w:val="00124BE0"/>
    <w:rsid w:val="00126EA4"/>
    <w:rsid w:val="0012711C"/>
    <w:rsid w:val="00127417"/>
    <w:rsid w:val="00127CC9"/>
    <w:rsid w:val="001314D1"/>
    <w:rsid w:val="00131772"/>
    <w:rsid w:val="00131FC7"/>
    <w:rsid w:val="0013301F"/>
    <w:rsid w:val="00133660"/>
    <w:rsid w:val="00133735"/>
    <w:rsid w:val="00133B73"/>
    <w:rsid w:val="00134028"/>
    <w:rsid w:val="00134BD6"/>
    <w:rsid w:val="001352CD"/>
    <w:rsid w:val="001362BB"/>
    <w:rsid w:val="00136369"/>
    <w:rsid w:val="00136623"/>
    <w:rsid w:val="00136857"/>
    <w:rsid w:val="00136EDB"/>
    <w:rsid w:val="00137124"/>
    <w:rsid w:val="00137DB7"/>
    <w:rsid w:val="00140903"/>
    <w:rsid w:val="00140E04"/>
    <w:rsid w:val="00141A55"/>
    <w:rsid w:val="00141FC1"/>
    <w:rsid w:val="001429B6"/>
    <w:rsid w:val="0014300F"/>
    <w:rsid w:val="0014332C"/>
    <w:rsid w:val="00143697"/>
    <w:rsid w:val="001452BE"/>
    <w:rsid w:val="001453F2"/>
    <w:rsid w:val="00145A16"/>
    <w:rsid w:val="00145BAD"/>
    <w:rsid w:val="00146C6A"/>
    <w:rsid w:val="00146CD3"/>
    <w:rsid w:val="001477DF"/>
    <w:rsid w:val="00147977"/>
    <w:rsid w:val="00147BE3"/>
    <w:rsid w:val="00150554"/>
    <w:rsid w:val="0015144C"/>
    <w:rsid w:val="00151B8F"/>
    <w:rsid w:val="001521C5"/>
    <w:rsid w:val="00152520"/>
    <w:rsid w:val="0015293D"/>
    <w:rsid w:val="00152CB2"/>
    <w:rsid w:val="00152E96"/>
    <w:rsid w:val="00153596"/>
    <w:rsid w:val="00153FF7"/>
    <w:rsid w:val="00154606"/>
    <w:rsid w:val="00154EB7"/>
    <w:rsid w:val="00155001"/>
    <w:rsid w:val="0015541D"/>
    <w:rsid w:val="001556A7"/>
    <w:rsid w:val="0015676E"/>
    <w:rsid w:val="00156E56"/>
    <w:rsid w:val="00156ED3"/>
    <w:rsid w:val="00157322"/>
    <w:rsid w:val="00157329"/>
    <w:rsid w:val="00157511"/>
    <w:rsid w:val="0015792A"/>
    <w:rsid w:val="00160C4B"/>
    <w:rsid w:val="00161BB5"/>
    <w:rsid w:val="00161D94"/>
    <w:rsid w:val="00162859"/>
    <w:rsid w:val="001637EF"/>
    <w:rsid w:val="00163E77"/>
    <w:rsid w:val="00164524"/>
    <w:rsid w:val="0016460C"/>
    <w:rsid w:val="00164E55"/>
    <w:rsid w:val="00165325"/>
    <w:rsid w:val="0016554D"/>
    <w:rsid w:val="001656E5"/>
    <w:rsid w:val="00165A0C"/>
    <w:rsid w:val="001671AF"/>
    <w:rsid w:val="001671DD"/>
    <w:rsid w:val="0017030D"/>
    <w:rsid w:val="00170EBC"/>
    <w:rsid w:val="00171A55"/>
    <w:rsid w:val="00171B76"/>
    <w:rsid w:val="00171BDD"/>
    <w:rsid w:val="00172BD7"/>
    <w:rsid w:val="00173D1B"/>
    <w:rsid w:val="0017521C"/>
    <w:rsid w:val="00175CF2"/>
    <w:rsid w:val="001769DE"/>
    <w:rsid w:val="00177756"/>
    <w:rsid w:val="001777E9"/>
    <w:rsid w:val="00177ED9"/>
    <w:rsid w:val="00180B64"/>
    <w:rsid w:val="00180F3B"/>
    <w:rsid w:val="00180F3F"/>
    <w:rsid w:val="001810CF"/>
    <w:rsid w:val="00181463"/>
    <w:rsid w:val="001815F0"/>
    <w:rsid w:val="00181D54"/>
    <w:rsid w:val="00183874"/>
    <w:rsid w:val="0018469C"/>
    <w:rsid w:val="00184A95"/>
    <w:rsid w:val="00184F84"/>
    <w:rsid w:val="00184FE0"/>
    <w:rsid w:val="00185012"/>
    <w:rsid w:val="001850B7"/>
    <w:rsid w:val="001851E2"/>
    <w:rsid w:val="0018553A"/>
    <w:rsid w:val="00185F84"/>
    <w:rsid w:val="00186817"/>
    <w:rsid w:val="00186B38"/>
    <w:rsid w:val="0018752C"/>
    <w:rsid w:val="0018782A"/>
    <w:rsid w:val="00187DA9"/>
    <w:rsid w:val="001901EE"/>
    <w:rsid w:val="00190424"/>
    <w:rsid w:val="00190432"/>
    <w:rsid w:val="00190841"/>
    <w:rsid w:val="00190A28"/>
    <w:rsid w:val="00190B31"/>
    <w:rsid w:val="00190B99"/>
    <w:rsid w:val="00190D1B"/>
    <w:rsid w:val="00191267"/>
    <w:rsid w:val="0019159C"/>
    <w:rsid w:val="00193801"/>
    <w:rsid w:val="0019457B"/>
    <w:rsid w:val="00194657"/>
    <w:rsid w:val="00195DC6"/>
    <w:rsid w:val="001967DC"/>
    <w:rsid w:val="001A01A4"/>
    <w:rsid w:val="001A23EE"/>
    <w:rsid w:val="001A27EE"/>
    <w:rsid w:val="001A3086"/>
    <w:rsid w:val="001A30BB"/>
    <w:rsid w:val="001A32D0"/>
    <w:rsid w:val="001A332A"/>
    <w:rsid w:val="001A349A"/>
    <w:rsid w:val="001A3CE1"/>
    <w:rsid w:val="001A414E"/>
    <w:rsid w:val="001A46B0"/>
    <w:rsid w:val="001A4873"/>
    <w:rsid w:val="001A4994"/>
    <w:rsid w:val="001A4E7E"/>
    <w:rsid w:val="001A4F88"/>
    <w:rsid w:val="001A53A2"/>
    <w:rsid w:val="001A60DA"/>
    <w:rsid w:val="001A612D"/>
    <w:rsid w:val="001A65F8"/>
    <w:rsid w:val="001A698E"/>
    <w:rsid w:val="001A73D1"/>
    <w:rsid w:val="001A7A99"/>
    <w:rsid w:val="001A7DC3"/>
    <w:rsid w:val="001B0579"/>
    <w:rsid w:val="001B0696"/>
    <w:rsid w:val="001B2EB4"/>
    <w:rsid w:val="001B3E30"/>
    <w:rsid w:val="001B4DA3"/>
    <w:rsid w:val="001B52D8"/>
    <w:rsid w:val="001B52EF"/>
    <w:rsid w:val="001B5339"/>
    <w:rsid w:val="001B542C"/>
    <w:rsid w:val="001B648C"/>
    <w:rsid w:val="001B6626"/>
    <w:rsid w:val="001B70CD"/>
    <w:rsid w:val="001B72E2"/>
    <w:rsid w:val="001B771D"/>
    <w:rsid w:val="001C0A2B"/>
    <w:rsid w:val="001C14B0"/>
    <w:rsid w:val="001C15C7"/>
    <w:rsid w:val="001C17EB"/>
    <w:rsid w:val="001C19DA"/>
    <w:rsid w:val="001C1DED"/>
    <w:rsid w:val="001C1E03"/>
    <w:rsid w:val="001C23A2"/>
    <w:rsid w:val="001C24E8"/>
    <w:rsid w:val="001C2A47"/>
    <w:rsid w:val="001C3246"/>
    <w:rsid w:val="001C3E3F"/>
    <w:rsid w:val="001C4BCA"/>
    <w:rsid w:val="001C4D2D"/>
    <w:rsid w:val="001C579D"/>
    <w:rsid w:val="001C5E7C"/>
    <w:rsid w:val="001C6281"/>
    <w:rsid w:val="001C68A3"/>
    <w:rsid w:val="001C741D"/>
    <w:rsid w:val="001C7434"/>
    <w:rsid w:val="001C7805"/>
    <w:rsid w:val="001C7B1D"/>
    <w:rsid w:val="001C7F29"/>
    <w:rsid w:val="001D045F"/>
    <w:rsid w:val="001D07F5"/>
    <w:rsid w:val="001D1988"/>
    <w:rsid w:val="001D25B3"/>
    <w:rsid w:val="001D2B1A"/>
    <w:rsid w:val="001D2DA0"/>
    <w:rsid w:val="001D2DE7"/>
    <w:rsid w:val="001D2DFE"/>
    <w:rsid w:val="001D3154"/>
    <w:rsid w:val="001D3D23"/>
    <w:rsid w:val="001D457C"/>
    <w:rsid w:val="001D49CE"/>
    <w:rsid w:val="001D5477"/>
    <w:rsid w:val="001D55AA"/>
    <w:rsid w:val="001D5A77"/>
    <w:rsid w:val="001D6039"/>
    <w:rsid w:val="001D60A4"/>
    <w:rsid w:val="001D6134"/>
    <w:rsid w:val="001D656A"/>
    <w:rsid w:val="001D6BF5"/>
    <w:rsid w:val="001D6E0B"/>
    <w:rsid w:val="001D7026"/>
    <w:rsid w:val="001D71C7"/>
    <w:rsid w:val="001E0875"/>
    <w:rsid w:val="001E08D4"/>
    <w:rsid w:val="001E125C"/>
    <w:rsid w:val="001E188D"/>
    <w:rsid w:val="001E196D"/>
    <w:rsid w:val="001E1DF6"/>
    <w:rsid w:val="001E2135"/>
    <w:rsid w:val="001E26E9"/>
    <w:rsid w:val="001E2B0F"/>
    <w:rsid w:val="001E2D8E"/>
    <w:rsid w:val="001E316B"/>
    <w:rsid w:val="001E3438"/>
    <w:rsid w:val="001E3AC0"/>
    <w:rsid w:val="001E4495"/>
    <w:rsid w:val="001E4B14"/>
    <w:rsid w:val="001E53AF"/>
    <w:rsid w:val="001E53F6"/>
    <w:rsid w:val="001E586D"/>
    <w:rsid w:val="001E5C04"/>
    <w:rsid w:val="001E5CCD"/>
    <w:rsid w:val="001E5E23"/>
    <w:rsid w:val="001E6288"/>
    <w:rsid w:val="001E7237"/>
    <w:rsid w:val="001E786E"/>
    <w:rsid w:val="001E7BD9"/>
    <w:rsid w:val="001F0BE7"/>
    <w:rsid w:val="001F1593"/>
    <w:rsid w:val="001F2CC2"/>
    <w:rsid w:val="001F32D9"/>
    <w:rsid w:val="001F376D"/>
    <w:rsid w:val="001F4C11"/>
    <w:rsid w:val="001F4D4B"/>
    <w:rsid w:val="001F5563"/>
    <w:rsid w:val="001F60D7"/>
    <w:rsid w:val="001F70C9"/>
    <w:rsid w:val="001F77D0"/>
    <w:rsid w:val="00200E6A"/>
    <w:rsid w:val="00202150"/>
    <w:rsid w:val="00202849"/>
    <w:rsid w:val="00203E33"/>
    <w:rsid w:val="00204682"/>
    <w:rsid w:val="002056BC"/>
    <w:rsid w:val="00205CF6"/>
    <w:rsid w:val="00205E47"/>
    <w:rsid w:val="00206969"/>
    <w:rsid w:val="0020727F"/>
    <w:rsid w:val="002073F2"/>
    <w:rsid w:val="00210176"/>
    <w:rsid w:val="002103C6"/>
    <w:rsid w:val="002105E2"/>
    <w:rsid w:val="00210A49"/>
    <w:rsid w:val="002113C5"/>
    <w:rsid w:val="00212109"/>
    <w:rsid w:val="0021272C"/>
    <w:rsid w:val="00213E1D"/>
    <w:rsid w:val="002141F3"/>
    <w:rsid w:val="002148FD"/>
    <w:rsid w:val="00214C08"/>
    <w:rsid w:val="00214C6A"/>
    <w:rsid w:val="00215470"/>
    <w:rsid w:val="00215B69"/>
    <w:rsid w:val="0021629F"/>
    <w:rsid w:val="0021647D"/>
    <w:rsid w:val="00216592"/>
    <w:rsid w:val="002169FB"/>
    <w:rsid w:val="0022011D"/>
    <w:rsid w:val="002204FA"/>
    <w:rsid w:val="00220725"/>
    <w:rsid w:val="002207AD"/>
    <w:rsid w:val="002219A5"/>
    <w:rsid w:val="00221D0F"/>
    <w:rsid w:val="002226AC"/>
    <w:rsid w:val="002227F4"/>
    <w:rsid w:val="00222913"/>
    <w:rsid w:val="00222AB7"/>
    <w:rsid w:val="00222B9E"/>
    <w:rsid w:val="00224522"/>
    <w:rsid w:val="002245B6"/>
    <w:rsid w:val="002248B5"/>
    <w:rsid w:val="0022515B"/>
    <w:rsid w:val="0022581B"/>
    <w:rsid w:val="00225C89"/>
    <w:rsid w:val="002262F4"/>
    <w:rsid w:val="00226313"/>
    <w:rsid w:val="00226714"/>
    <w:rsid w:val="0022773E"/>
    <w:rsid w:val="00227A67"/>
    <w:rsid w:val="00227FE3"/>
    <w:rsid w:val="00230695"/>
    <w:rsid w:val="00230B3B"/>
    <w:rsid w:val="00230F28"/>
    <w:rsid w:val="002316E7"/>
    <w:rsid w:val="00231CF5"/>
    <w:rsid w:val="0023203D"/>
    <w:rsid w:val="00232729"/>
    <w:rsid w:val="00232AB3"/>
    <w:rsid w:val="002332FC"/>
    <w:rsid w:val="002333D9"/>
    <w:rsid w:val="0023390D"/>
    <w:rsid w:val="00233B2E"/>
    <w:rsid w:val="00234245"/>
    <w:rsid w:val="00234481"/>
    <w:rsid w:val="00234A87"/>
    <w:rsid w:val="00234B49"/>
    <w:rsid w:val="00235546"/>
    <w:rsid w:val="00235A09"/>
    <w:rsid w:val="00236BBB"/>
    <w:rsid w:val="00236FAF"/>
    <w:rsid w:val="00237036"/>
    <w:rsid w:val="002370C7"/>
    <w:rsid w:val="00237373"/>
    <w:rsid w:val="0023766D"/>
    <w:rsid w:val="002376DD"/>
    <w:rsid w:val="00241B01"/>
    <w:rsid w:val="002426AB"/>
    <w:rsid w:val="00242FD6"/>
    <w:rsid w:val="002432B3"/>
    <w:rsid w:val="00243C89"/>
    <w:rsid w:val="0024412B"/>
    <w:rsid w:val="00244275"/>
    <w:rsid w:val="0024498E"/>
    <w:rsid w:val="002458B0"/>
    <w:rsid w:val="00246F08"/>
    <w:rsid w:val="00247904"/>
    <w:rsid w:val="00250EE6"/>
    <w:rsid w:val="00251057"/>
    <w:rsid w:val="0025117A"/>
    <w:rsid w:val="0025210F"/>
    <w:rsid w:val="00252415"/>
    <w:rsid w:val="002530FF"/>
    <w:rsid w:val="002534DC"/>
    <w:rsid w:val="00253900"/>
    <w:rsid w:val="00253A62"/>
    <w:rsid w:val="00253A9D"/>
    <w:rsid w:val="00253B91"/>
    <w:rsid w:val="00254249"/>
    <w:rsid w:val="00254936"/>
    <w:rsid w:val="00255274"/>
    <w:rsid w:val="00255AD4"/>
    <w:rsid w:val="002565EC"/>
    <w:rsid w:val="002567C7"/>
    <w:rsid w:val="002577EF"/>
    <w:rsid w:val="00257B11"/>
    <w:rsid w:val="00257BBC"/>
    <w:rsid w:val="00257EFE"/>
    <w:rsid w:val="00260A53"/>
    <w:rsid w:val="00260D4E"/>
    <w:rsid w:val="00260F21"/>
    <w:rsid w:val="00261162"/>
    <w:rsid w:val="00262159"/>
    <w:rsid w:val="00262764"/>
    <w:rsid w:val="0026277A"/>
    <w:rsid w:val="00263A44"/>
    <w:rsid w:val="00263E3C"/>
    <w:rsid w:val="0026438E"/>
    <w:rsid w:val="002645EA"/>
    <w:rsid w:val="002650E9"/>
    <w:rsid w:val="00266940"/>
    <w:rsid w:val="00266945"/>
    <w:rsid w:val="00266B62"/>
    <w:rsid w:val="00266DFE"/>
    <w:rsid w:val="002677D1"/>
    <w:rsid w:val="00270261"/>
    <w:rsid w:val="0027148F"/>
    <w:rsid w:val="00271539"/>
    <w:rsid w:val="00272460"/>
    <w:rsid w:val="00272B0D"/>
    <w:rsid w:val="0027314E"/>
    <w:rsid w:val="00273706"/>
    <w:rsid w:val="00273CA5"/>
    <w:rsid w:val="002745F4"/>
    <w:rsid w:val="00275188"/>
    <w:rsid w:val="00275375"/>
    <w:rsid w:val="0027570D"/>
    <w:rsid w:val="00275947"/>
    <w:rsid w:val="00275C3D"/>
    <w:rsid w:val="00275EB3"/>
    <w:rsid w:val="00276232"/>
    <w:rsid w:val="00276DE1"/>
    <w:rsid w:val="0027710D"/>
    <w:rsid w:val="0027729C"/>
    <w:rsid w:val="00280CDF"/>
    <w:rsid w:val="002810E8"/>
    <w:rsid w:val="00281D34"/>
    <w:rsid w:val="00281E44"/>
    <w:rsid w:val="00281E4E"/>
    <w:rsid w:val="00282DF6"/>
    <w:rsid w:val="00282FBC"/>
    <w:rsid w:val="00282FBD"/>
    <w:rsid w:val="00283095"/>
    <w:rsid w:val="002830B0"/>
    <w:rsid w:val="0028313D"/>
    <w:rsid w:val="0028339A"/>
    <w:rsid w:val="0028385C"/>
    <w:rsid w:val="00283B28"/>
    <w:rsid w:val="0028448A"/>
    <w:rsid w:val="0028452A"/>
    <w:rsid w:val="00285584"/>
    <w:rsid w:val="00285AEB"/>
    <w:rsid w:val="00285FB4"/>
    <w:rsid w:val="00286961"/>
    <w:rsid w:val="00286FD6"/>
    <w:rsid w:val="00287131"/>
    <w:rsid w:val="0028726A"/>
    <w:rsid w:val="002878E9"/>
    <w:rsid w:val="00287B9A"/>
    <w:rsid w:val="00287C27"/>
    <w:rsid w:val="00290CF4"/>
    <w:rsid w:val="00290F22"/>
    <w:rsid w:val="00291EBE"/>
    <w:rsid w:val="00292819"/>
    <w:rsid w:val="00292B08"/>
    <w:rsid w:val="00293407"/>
    <w:rsid w:val="00293C41"/>
    <w:rsid w:val="0029441B"/>
    <w:rsid w:val="002945B0"/>
    <w:rsid w:val="0029527C"/>
    <w:rsid w:val="00296132"/>
    <w:rsid w:val="00296AD5"/>
    <w:rsid w:val="0029784D"/>
    <w:rsid w:val="002979AE"/>
    <w:rsid w:val="00297C4B"/>
    <w:rsid w:val="002A04E2"/>
    <w:rsid w:val="002A1A59"/>
    <w:rsid w:val="002A1E22"/>
    <w:rsid w:val="002A2143"/>
    <w:rsid w:val="002A288D"/>
    <w:rsid w:val="002A2934"/>
    <w:rsid w:val="002A29FE"/>
    <w:rsid w:val="002A2B74"/>
    <w:rsid w:val="002A336B"/>
    <w:rsid w:val="002A36F5"/>
    <w:rsid w:val="002A38DC"/>
    <w:rsid w:val="002A3D3C"/>
    <w:rsid w:val="002A3E32"/>
    <w:rsid w:val="002A4BDB"/>
    <w:rsid w:val="002A59DB"/>
    <w:rsid w:val="002A5A20"/>
    <w:rsid w:val="002A6350"/>
    <w:rsid w:val="002A7473"/>
    <w:rsid w:val="002A7B9C"/>
    <w:rsid w:val="002B0165"/>
    <w:rsid w:val="002B073D"/>
    <w:rsid w:val="002B197E"/>
    <w:rsid w:val="002B1BEA"/>
    <w:rsid w:val="002B1DA3"/>
    <w:rsid w:val="002B2041"/>
    <w:rsid w:val="002B22D3"/>
    <w:rsid w:val="002B25A9"/>
    <w:rsid w:val="002B4614"/>
    <w:rsid w:val="002B47F2"/>
    <w:rsid w:val="002B4CD1"/>
    <w:rsid w:val="002B4CD8"/>
    <w:rsid w:val="002B5512"/>
    <w:rsid w:val="002B5E9D"/>
    <w:rsid w:val="002B613D"/>
    <w:rsid w:val="002B614A"/>
    <w:rsid w:val="002B6681"/>
    <w:rsid w:val="002B6979"/>
    <w:rsid w:val="002B6B66"/>
    <w:rsid w:val="002B6F5B"/>
    <w:rsid w:val="002B70F6"/>
    <w:rsid w:val="002B7F31"/>
    <w:rsid w:val="002C0CF5"/>
    <w:rsid w:val="002C171A"/>
    <w:rsid w:val="002C1C4E"/>
    <w:rsid w:val="002C20A9"/>
    <w:rsid w:val="002C2903"/>
    <w:rsid w:val="002C2AEB"/>
    <w:rsid w:val="002C2B9B"/>
    <w:rsid w:val="002C2C94"/>
    <w:rsid w:val="002C33BA"/>
    <w:rsid w:val="002C34F0"/>
    <w:rsid w:val="002C359E"/>
    <w:rsid w:val="002C3647"/>
    <w:rsid w:val="002C4068"/>
    <w:rsid w:val="002C494A"/>
    <w:rsid w:val="002C555D"/>
    <w:rsid w:val="002C5A0C"/>
    <w:rsid w:val="002C5A1F"/>
    <w:rsid w:val="002C5C1F"/>
    <w:rsid w:val="002C5C55"/>
    <w:rsid w:val="002C5F2E"/>
    <w:rsid w:val="002C6910"/>
    <w:rsid w:val="002C6AE7"/>
    <w:rsid w:val="002C73DA"/>
    <w:rsid w:val="002D0350"/>
    <w:rsid w:val="002D0748"/>
    <w:rsid w:val="002D0AA0"/>
    <w:rsid w:val="002D106A"/>
    <w:rsid w:val="002D1CCC"/>
    <w:rsid w:val="002D25DD"/>
    <w:rsid w:val="002D2E58"/>
    <w:rsid w:val="002D334B"/>
    <w:rsid w:val="002D362E"/>
    <w:rsid w:val="002D3660"/>
    <w:rsid w:val="002D4334"/>
    <w:rsid w:val="002D46D2"/>
    <w:rsid w:val="002D4DE5"/>
    <w:rsid w:val="002D4ECD"/>
    <w:rsid w:val="002D5194"/>
    <w:rsid w:val="002D66DC"/>
    <w:rsid w:val="002D6F06"/>
    <w:rsid w:val="002D7415"/>
    <w:rsid w:val="002E0064"/>
    <w:rsid w:val="002E0419"/>
    <w:rsid w:val="002E04AB"/>
    <w:rsid w:val="002E08B7"/>
    <w:rsid w:val="002E0A7F"/>
    <w:rsid w:val="002E0E13"/>
    <w:rsid w:val="002E0F3A"/>
    <w:rsid w:val="002E13C7"/>
    <w:rsid w:val="002E1AC5"/>
    <w:rsid w:val="002E1B21"/>
    <w:rsid w:val="002E1DC3"/>
    <w:rsid w:val="002E295A"/>
    <w:rsid w:val="002E2E12"/>
    <w:rsid w:val="002E33B5"/>
    <w:rsid w:val="002E3593"/>
    <w:rsid w:val="002E3D97"/>
    <w:rsid w:val="002E3E00"/>
    <w:rsid w:val="002E4036"/>
    <w:rsid w:val="002E4481"/>
    <w:rsid w:val="002E4532"/>
    <w:rsid w:val="002E5000"/>
    <w:rsid w:val="002E5294"/>
    <w:rsid w:val="002E5487"/>
    <w:rsid w:val="002E5B3A"/>
    <w:rsid w:val="002E5D05"/>
    <w:rsid w:val="002E69E7"/>
    <w:rsid w:val="002E71DC"/>
    <w:rsid w:val="002E7399"/>
    <w:rsid w:val="002E74E6"/>
    <w:rsid w:val="002E77E5"/>
    <w:rsid w:val="002E7968"/>
    <w:rsid w:val="002F03C7"/>
    <w:rsid w:val="002F0990"/>
    <w:rsid w:val="002F0D4E"/>
    <w:rsid w:val="002F0E09"/>
    <w:rsid w:val="002F1DEA"/>
    <w:rsid w:val="002F21E0"/>
    <w:rsid w:val="002F2CBC"/>
    <w:rsid w:val="002F2EF5"/>
    <w:rsid w:val="002F4335"/>
    <w:rsid w:val="002F45DF"/>
    <w:rsid w:val="002F5F89"/>
    <w:rsid w:val="002F6558"/>
    <w:rsid w:val="002F66E7"/>
    <w:rsid w:val="002F69B7"/>
    <w:rsid w:val="002F6AEF"/>
    <w:rsid w:val="002F71E7"/>
    <w:rsid w:val="0030000C"/>
    <w:rsid w:val="003003A8"/>
    <w:rsid w:val="00301D4E"/>
    <w:rsid w:val="00301F92"/>
    <w:rsid w:val="00302708"/>
    <w:rsid w:val="00302E19"/>
    <w:rsid w:val="00302FB0"/>
    <w:rsid w:val="0030312E"/>
    <w:rsid w:val="00303211"/>
    <w:rsid w:val="0030330A"/>
    <w:rsid w:val="0030352F"/>
    <w:rsid w:val="00303681"/>
    <w:rsid w:val="00303FE8"/>
    <w:rsid w:val="00304867"/>
    <w:rsid w:val="00305531"/>
    <w:rsid w:val="003055E2"/>
    <w:rsid w:val="003057AA"/>
    <w:rsid w:val="00305DF3"/>
    <w:rsid w:val="00306345"/>
    <w:rsid w:val="00306BA0"/>
    <w:rsid w:val="0030732B"/>
    <w:rsid w:val="0030793B"/>
    <w:rsid w:val="00307AC0"/>
    <w:rsid w:val="00310961"/>
    <w:rsid w:val="003109C3"/>
    <w:rsid w:val="0031145C"/>
    <w:rsid w:val="00311574"/>
    <w:rsid w:val="00311752"/>
    <w:rsid w:val="00311930"/>
    <w:rsid w:val="00312530"/>
    <w:rsid w:val="0031255B"/>
    <w:rsid w:val="003142C4"/>
    <w:rsid w:val="0031497E"/>
    <w:rsid w:val="003149A9"/>
    <w:rsid w:val="003152C2"/>
    <w:rsid w:val="003153A7"/>
    <w:rsid w:val="00315BAE"/>
    <w:rsid w:val="00315E0A"/>
    <w:rsid w:val="00317617"/>
    <w:rsid w:val="0031774D"/>
    <w:rsid w:val="00320038"/>
    <w:rsid w:val="00320502"/>
    <w:rsid w:val="0032064A"/>
    <w:rsid w:val="00320AF4"/>
    <w:rsid w:val="00321EDD"/>
    <w:rsid w:val="003223B8"/>
    <w:rsid w:val="00322600"/>
    <w:rsid w:val="00322BA8"/>
    <w:rsid w:val="00322BF5"/>
    <w:rsid w:val="00322CCD"/>
    <w:rsid w:val="00323867"/>
    <w:rsid w:val="003238D7"/>
    <w:rsid w:val="003247C6"/>
    <w:rsid w:val="0032499F"/>
    <w:rsid w:val="00324CAD"/>
    <w:rsid w:val="0032505C"/>
    <w:rsid w:val="00325217"/>
    <w:rsid w:val="0032526C"/>
    <w:rsid w:val="003261FE"/>
    <w:rsid w:val="00326448"/>
    <w:rsid w:val="00326CD5"/>
    <w:rsid w:val="00327282"/>
    <w:rsid w:val="0033021D"/>
    <w:rsid w:val="0033034B"/>
    <w:rsid w:val="00330A33"/>
    <w:rsid w:val="00330CAD"/>
    <w:rsid w:val="00331122"/>
    <w:rsid w:val="00331234"/>
    <w:rsid w:val="0033151F"/>
    <w:rsid w:val="003318B9"/>
    <w:rsid w:val="00331B2D"/>
    <w:rsid w:val="00331F44"/>
    <w:rsid w:val="003324F8"/>
    <w:rsid w:val="00332C03"/>
    <w:rsid w:val="00332C96"/>
    <w:rsid w:val="00332DD6"/>
    <w:rsid w:val="0033329B"/>
    <w:rsid w:val="00333307"/>
    <w:rsid w:val="003334BD"/>
    <w:rsid w:val="00333CD6"/>
    <w:rsid w:val="00334729"/>
    <w:rsid w:val="003347EF"/>
    <w:rsid w:val="003349B3"/>
    <w:rsid w:val="00335898"/>
    <w:rsid w:val="00335CF6"/>
    <w:rsid w:val="00336174"/>
    <w:rsid w:val="00336EA4"/>
    <w:rsid w:val="00336F71"/>
    <w:rsid w:val="00337011"/>
    <w:rsid w:val="00337191"/>
    <w:rsid w:val="003376FB"/>
    <w:rsid w:val="003379E2"/>
    <w:rsid w:val="00337BF5"/>
    <w:rsid w:val="00340306"/>
    <w:rsid w:val="003404CA"/>
    <w:rsid w:val="00340AC0"/>
    <w:rsid w:val="00341002"/>
    <w:rsid w:val="0034143D"/>
    <w:rsid w:val="0034145E"/>
    <w:rsid w:val="0034248B"/>
    <w:rsid w:val="00342897"/>
    <w:rsid w:val="00343735"/>
    <w:rsid w:val="00343E9B"/>
    <w:rsid w:val="003440D6"/>
    <w:rsid w:val="003442C4"/>
    <w:rsid w:val="0034480D"/>
    <w:rsid w:val="00344DFC"/>
    <w:rsid w:val="00344E62"/>
    <w:rsid w:val="00344F95"/>
    <w:rsid w:val="00345513"/>
    <w:rsid w:val="003456EF"/>
    <w:rsid w:val="0034578F"/>
    <w:rsid w:val="00345C63"/>
    <w:rsid w:val="0034613A"/>
    <w:rsid w:val="00346CAC"/>
    <w:rsid w:val="00346E7F"/>
    <w:rsid w:val="0034705A"/>
    <w:rsid w:val="00347312"/>
    <w:rsid w:val="003473A5"/>
    <w:rsid w:val="003473A7"/>
    <w:rsid w:val="0035044B"/>
    <w:rsid w:val="00350D79"/>
    <w:rsid w:val="00350E94"/>
    <w:rsid w:val="0035145C"/>
    <w:rsid w:val="00351609"/>
    <w:rsid w:val="00352908"/>
    <w:rsid w:val="00352BBB"/>
    <w:rsid w:val="00352FCB"/>
    <w:rsid w:val="00353C77"/>
    <w:rsid w:val="00353F1C"/>
    <w:rsid w:val="00354235"/>
    <w:rsid w:val="00354304"/>
    <w:rsid w:val="00354607"/>
    <w:rsid w:val="0035565D"/>
    <w:rsid w:val="003558C6"/>
    <w:rsid w:val="00356195"/>
    <w:rsid w:val="00356268"/>
    <w:rsid w:val="0035671F"/>
    <w:rsid w:val="00356C26"/>
    <w:rsid w:val="00357990"/>
    <w:rsid w:val="00357E75"/>
    <w:rsid w:val="0036042C"/>
    <w:rsid w:val="00360A35"/>
    <w:rsid w:val="00360FBB"/>
    <w:rsid w:val="00361149"/>
    <w:rsid w:val="0036154B"/>
    <w:rsid w:val="00361CF1"/>
    <w:rsid w:val="00362090"/>
    <w:rsid w:val="00362349"/>
    <w:rsid w:val="003629BB"/>
    <w:rsid w:val="00362C71"/>
    <w:rsid w:val="0036305F"/>
    <w:rsid w:val="003631F0"/>
    <w:rsid w:val="0036328E"/>
    <w:rsid w:val="00363664"/>
    <w:rsid w:val="00363961"/>
    <w:rsid w:val="00363D07"/>
    <w:rsid w:val="00364CE9"/>
    <w:rsid w:val="00364F68"/>
    <w:rsid w:val="00365454"/>
    <w:rsid w:val="0036564F"/>
    <w:rsid w:val="003660B8"/>
    <w:rsid w:val="003660CE"/>
    <w:rsid w:val="003662FC"/>
    <w:rsid w:val="003719F2"/>
    <w:rsid w:val="00371AA7"/>
    <w:rsid w:val="0037226B"/>
    <w:rsid w:val="0037286F"/>
    <w:rsid w:val="00372944"/>
    <w:rsid w:val="0037337A"/>
    <w:rsid w:val="00373E55"/>
    <w:rsid w:val="00374063"/>
    <w:rsid w:val="0037414C"/>
    <w:rsid w:val="00374A49"/>
    <w:rsid w:val="003753F4"/>
    <w:rsid w:val="00377453"/>
    <w:rsid w:val="003774FC"/>
    <w:rsid w:val="00377EDD"/>
    <w:rsid w:val="00380022"/>
    <w:rsid w:val="00380152"/>
    <w:rsid w:val="00380690"/>
    <w:rsid w:val="00380761"/>
    <w:rsid w:val="0038135E"/>
    <w:rsid w:val="00382096"/>
    <w:rsid w:val="0038247E"/>
    <w:rsid w:val="00382648"/>
    <w:rsid w:val="00382739"/>
    <w:rsid w:val="00382A4A"/>
    <w:rsid w:val="00383227"/>
    <w:rsid w:val="003833BF"/>
    <w:rsid w:val="003836BF"/>
    <w:rsid w:val="003838C2"/>
    <w:rsid w:val="00383DB6"/>
    <w:rsid w:val="0038407A"/>
    <w:rsid w:val="00384216"/>
    <w:rsid w:val="00384928"/>
    <w:rsid w:val="00384CCF"/>
    <w:rsid w:val="00384F6B"/>
    <w:rsid w:val="00385042"/>
    <w:rsid w:val="00385B1B"/>
    <w:rsid w:val="00385FB3"/>
    <w:rsid w:val="0038684F"/>
    <w:rsid w:val="0038695F"/>
    <w:rsid w:val="003878CF"/>
    <w:rsid w:val="00387AC4"/>
    <w:rsid w:val="00387C5E"/>
    <w:rsid w:val="00390566"/>
    <w:rsid w:val="00390A60"/>
    <w:rsid w:val="00391752"/>
    <w:rsid w:val="003926EB"/>
    <w:rsid w:val="00392C8F"/>
    <w:rsid w:val="003931C9"/>
    <w:rsid w:val="003937E4"/>
    <w:rsid w:val="003938DA"/>
    <w:rsid w:val="00393A9B"/>
    <w:rsid w:val="00393CB3"/>
    <w:rsid w:val="003947ED"/>
    <w:rsid w:val="00395311"/>
    <w:rsid w:val="00396CD5"/>
    <w:rsid w:val="003970CF"/>
    <w:rsid w:val="003972AA"/>
    <w:rsid w:val="00397558"/>
    <w:rsid w:val="00397D22"/>
    <w:rsid w:val="003A011C"/>
    <w:rsid w:val="003A0443"/>
    <w:rsid w:val="003A0F38"/>
    <w:rsid w:val="003A14E8"/>
    <w:rsid w:val="003A159C"/>
    <w:rsid w:val="003A1B80"/>
    <w:rsid w:val="003A21F2"/>
    <w:rsid w:val="003A2E9B"/>
    <w:rsid w:val="003A2FFD"/>
    <w:rsid w:val="003A3166"/>
    <w:rsid w:val="003A3B19"/>
    <w:rsid w:val="003A3F5F"/>
    <w:rsid w:val="003A3FCE"/>
    <w:rsid w:val="003A44F9"/>
    <w:rsid w:val="003A4DD3"/>
    <w:rsid w:val="003A51C7"/>
    <w:rsid w:val="003A575C"/>
    <w:rsid w:val="003A6C5B"/>
    <w:rsid w:val="003A6FE5"/>
    <w:rsid w:val="003A7C4E"/>
    <w:rsid w:val="003B2B2D"/>
    <w:rsid w:val="003B2D14"/>
    <w:rsid w:val="003B2D84"/>
    <w:rsid w:val="003B3CDC"/>
    <w:rsid w:val="003B41A2"/>
    <w:rsid w:val="003B468D"/>
    <w:rsid w:val="003B487A"/>
    <w:rsid w:val="003B4B69"/>
    <w:rsid w:val="003B5B4D"/>
    <w:rsid w:val="003B5BB9"/>
    <w:rsid w:val="003B5C21"/>
    <w:rsid w:val="003B6ED0"/>
    <w:rsid w:val="003B6F4B"/>
    <w:rsid w:val="003B708A"/>
    <w:rsid w:val="003B731C"/>
    <w:rsid w:val="003B75F8"/>
    <w:rsid w:val="003B7D4D"/>
    <w:rsid w:val="003C0612"/>
    <w:rsid w:val="003C075E"/>
    <w:rsid w:val="003C086E"/>
    <w:rsid w:val="003C0C34"/>
    <w:rsid w:val="003C16BC"/>
    <w:rsid w:val="003C1AB6"/>
    <w:rsid w:val="003C2561"/>
    <w:rsid w:val="003C2806"/>
    <w:rsid w:val="003C2B15"/>
    <w:rsid w:val="003C44E8"/>
    <w:rsid w:val="003C4801"/>
    <w:rsid w:val="003C4807"/>
    <w:rsid w:val="003C4A0F"/>
    <w:rsid w:val="003C577C"/>
    <w:rsid w:val="003C59A1"/>
    <w:rsid w:val="003C5AC6"/>
    <w:rsid w:val="003C5B0B"/>
    <w:rsid w:val="003C600B"/>
    <w:rsid w:val="003C689E"/>
    <w:rsid w:val="003C6CAB"/>
    <w:rsid w:val="003C7157"/>
    <w:rsid w:val="003C72AF"/>
    <w:rsid w:val="003C78EC"/>
    <w:rsid w:val="003D0396"/>
    <w:rsid w:val="003D087E"/>
    <w:rsid w:val="003D0CCC"/>
    <w:rsid w:val="003D1526"/>
    <w:rsid w:val="003D17CE"/>
    <w:rsid w:val="003D1BFA"/>
    <w:rsid w:val="003D2187"/>
    <w:rsid w:val="003D301E"/>
    <w:rsid w:val="003D347D"/>
    <w:rsid w:val="003D394A"/>
    <w:rsid w:val="003D399B"/>
    <w:rsid w:val="003D3B76"/>
    <w:rsid w:val="003D461F"/>
    <w:rsid w:val="003D558C"/>
    <w:rsid w:val="003D652A"/>
    <w:rsid w:val="003D6653"/>
    <w:rsid w:val="003D7FD4"/>
    <w:rsid w:val="003E07B0"/>
    <w:rsid w:val="003E07D0"/>
    <w:rsid w:val="003E0CF8"/>
    <w:rsid w:val="003E0D89"/>
    <w:rsid w:val="003E0E0B"/>
    <w:rsid w:val="003E0F12"/>
    <w:rsid w:val="003E14CE"/>
    <w:rsid w:val="003E1577"/>
    <w:rsid w:val="003E2474"/>
    <w:rsid w:val="003E25EA"/>
    <w:rsid w:val="003E2C03"/>
    <w:rsid w:val="003E2E61"/>
    <w:rsid w:val="003E356E"/>
    <w:rsid w:val="003E38C2"/>
    <w:rsid w:val="003E3E14"/>
    <w:rsid w:val="003E4190"/>
    <w:rsid w:val="003E50AE"/>
    <w:rsid w:val="003E530F"/>
    <w:rsid w:val="003E5850"/>
    <w:rsid w:val="003E6260"/>
    <w:rsid w:val="003E69B6"/>
    <w:rsid w:val="003E69B7"/>
    <w:rsid w:val="003E6C38"/>
    <w:rsid w:val="003E7069"/>
    <w:rsid w:val="003F00A1"/>
    <w:rsid w:val="003F0470"/>
    <w:rsid w:val="003F04C3"/>
    <w:rsid w:val="003F0915"/>
    <w:rsid w:val="003F0A3C"/>
    <w:rsid w:val="003F0EE4"/>
    <w:rsid w:val="003F120D"/>
    <w:rsid w:val="003F1233"/>
    <w:rsid w:val="003F15C8"/>
    <w:rsid w:val="003F1788"/>
    <w:rsid w:val="003F1B95"/>
    <w:rsid w:val="003F1F38"/>
    <w:rsid w:val="003F2516"/>
    <w:rsid w:val="003F25C6"/>
    <w:rsid w:val="003F39A6"/>
    <w:rsid w:val="003F3BBA"/>
    <w:rsid w:val="003F3E5D"/>
    <w:rsid w:val="003F45B4"/>
    <w:rsid w:val="003F4D31"/>
    <w:rsid w:val="003F553A"/>
    <w:rsid w:val="003F5CAB"/>
    <w:rsid w:val="004000D0"/>
    <w:rsid w:val="004003D7"/>
    <w:rsid w:val="00400619"/>
    <w:rsid w:val="00400A3A"/>
    <w:rsid w:val="00400AEE"/>
    <w:rsid w:val="00400C95"/>
    <w:rsid w:val="004017D4"/>
    <w:rsid w:val="00401E0A"/>
    <w:rsid w:val="00401FDC"/>
    <w:rsid w:val="0040241A"/>
    <w:rsid w:val="00402590"/>
    <w:rsid w:val="004029D6"/>
    <w:rsid w:val="00404DC0"/>
    <w:rsid w:val="00405411"/>
    <w:rsid w:val="004054F1"/>
    <w:rsid w:val="004058A3"/>
    <w:rsid w:val="00405C91"/>
    <w:rsid w:val="004063DA"/>
    <w:rsid w:val="0040655D"/>
    <w:rsid w:val="00406787"/>
    <w:rsid w:val="00406BFB"/>
    <w:rsid w:val="004075AD"/>
    <w:rsid w:val="0040778D"/>
    <w:rsid w:val="00407B01"/>
    <w:rsid w:val="004101A6"/>
    <w:rsid w:val="004101F6"/>
    <w:rsid w:val="0041027C"/>
    <w:rsid w:val="004102DB"/>
    <w:rsid w:val="00410817"/>
    <w:rsid w:val="00411C2B"/>
    <w:rsid w:val="00411F36"/>
    <w:rsid w:val="00412555"/>
    <w:rsid w:val="004125D0"/>
    <w:rsid w:val="004131D9"/>
    <w:rsid w:val="00413387"/>
    <w:rsid w:val="00413B38"/>
    <w:rsid w:val="00413B75"/>
    <w:rsid w:val="00413BBE"/>
    <w:rsid w:val="00413CB5"/>
    <w:rsid w:val="0041407F"/>
    <w:rsid w:val="0041417D"/>
    <w:rsid w:val="00414358"/>
    <w:rsid w:val="00414916"/>
    <w:rsid w:val="00414CC6"/>
    <w:rsid w:val="004164AB"/>
    <w:rsid w:val="00416DD9"/>
    <w:rsid w:val="00416EC4"/>
    <w:rsid w:val="004174EC"/>
    <w:rsid w:val="00417F69"/>
    <w:rsid w:val="00420117"/>
    <w:rsid w:val="004203E0"/>
    <w:rsid w:val="00420E76"/>
    <w:rsid w:val="004211E0"/>
    <w:rsid w:val="004213A3"/>
    <w:rsid w:val="0042169A"/>
    <w:rsid w:val="00421E9E"/>
    <w:rsid w:val="00421ED3"/>
    <w:rsid w:val="00422ABC"/>
    <w:rsid w:val="0042368A"/>
    <w:rsid w:val="00423F20"/>
    <w:rsid w:val="004247ED"/>
    <w:rsid w:val="00424E04"/>
    <w:rsid w:val="004250AC"/>
    <w:rsid w:val="00425392"/>
    <w:rsid w:val="004256A4"/>
    <w:rsid w:val="00425B66"/>
    <w:rsid w:val="00425BBD"/>
    <w:rsid w:val="004263A1"/>
    <w:rsid w:val="00426526"/>
    <w:rsid w:val="004267FB"/>
    <w:rsid w:val="00426D8E"/>
    <w:rsid w:val="004270F0"/>
    <w:rsid w:val="00427535"/>
    <w:rsid w:val="004302DD"/>
    <w:rsid w:val="00430495"/>
    <w:rsid w:val="00430D6B"/>
    <w:rsid w:val="0043190A"/>
    <w:rsid w:val="004319D8"/>
    <w:rsid w:val="004319FC"/>
    <w:rsid w:val="00431A4A"/>
    <w:rsid w:val="00431B1D"/>
    <w:rsid w:val="00431CD1"/>
    <w:rsid w:val="004325FC"/>
    <w:rsid w:val="00432C6D"/>
    <w:rsid w:val="00432EA6"/>
    <w:rsid w:val="00432EBA"/>
    <w:rsid w:val="00433ACA"/>
    <w:rsid w:val="00434598"/>
    <w:rsid w:val="0043522E"/>
    <w:rsid w:val="00435975"/>
    <w:rsid w:val="00435B9F"/>
    <w:rsid w:val="0043620C"/>
    <w:rsid w:val="004362A1"/>
    <w:rsid w:val="004371ED"/>
    <w:rsid w:val="00437D76"/>
    <w:rsid w:val="0044012C"/>
    <w:rsid w:val="004405DD"/>
    <w:rsid w:val="00440962"/>
    <w:rsid w:val="004409AA"/>
    <w:rsid w:val="00440B5E"/>
    <w:rsid w:val="00441762"/>
    <w:rsid w:val="004417D3"/>
    <w:rsid w:val="00441959"/>
    <w:rsid w:val="00443439"/>
    <w:rsid w:val="00443E04"/>
    <w:rsid w:val="00444676"/>
    <w:rsid w:val="0044487E"/>
    <w:rsid w:val="00444B50"/>
    <w:rsid w:val="00444B8D"/>
    <w:rsid w:val="004455AB"/>
    <w:rsid w:val="004462B3"/>
    <w:rsid w:val="004464C3"/>
    <w:rsid w:val="004469C1"/>
    <w:rsid w:val="00446C42"/>
    <w:rsid w:val="004476E6"/>
    <w:rsid w:val="00447784"/>
    <w:rsid w:val="004478E2"/>
    <w:rsid w:val="0045033E"/>
    <w:rsid w:val="00450E91"/>
    <w:rsid w:val="00452EA9"/>
    <w:rsid w:val="00453E83"/>
    <w:rsid w:val="00453EF2"/>
    <w:rsid w:val="00453F6E"/>
    <w:rsid w:val="00453FD6"/>
    <w:rsid w:val="004542AE"/>
    <w:rsid w:val="00454716"/>
    <w:rsid w:val="0045480E"/>
    <w:rsid w:val="004556CC"/>
    <w:rsid w:val="00455B43"/>
    <w:rsid w:val="00455CBB"/>
    <w:rsid w:val="00455CC6"/>
    <w:rsid w:val="00456057"/>
    <w:rsid w:val="004563B5"/>
    <w:rsid w:val="00456A23"/>
    <w:rsid w:val="0045739D"/>
    <w:rsid w:val="00457D28"/>
    <w:rsid w:val="004609AB"/>
    <w:rsid w:val="00460D34"/>
    <w:rsid w:val="00460E7F"/>
    <w:rsid w:val="00460F00"/>
    <w:rsid w:val="00461028"/>
    <w:rsid w:val="00461227"/>
    <w:rsid w:val="00461CEE"/>
    <w:rsid w:val="00462301"/>
    <w:rsid w:val="00462CAB"/>
    <w:rsid w:val="00462F31"/>
    <w:rsid w:val="004631F0"/>
    <w:rsid w:val="00463397"/>
    <w:rsid w:val="0046345F"/>
    <w:rsid w:val="004634C3"/>
    <w:rsid w:val="00463A92"/>
    <w:rsid w:val="00464129"/>
    <w:rsid w:val="00464738"/>
    <w:rsid w:val="00464B42"/>
    <w:rsid w:val="0046582C"/>
    <w:rsid w:val="004664BD"/>
    <w:rsid w:val="004665E5"/>
    <w:rsid w:val="00466CB8"/>
    <w:rsid w:val="00466E3E"/>
    <w:rsid w:val="004677F4"/>
    <w:rsid w:val="0047036A"/>
    <w:rsid w:val="004705DB"/>
    <w:rsid w:val="0047096B"/>
    <w:rsid w:val="00470F92"/>
    <w:rsid w:val="00471D42"/>
    <w:rsid w:val="00471DF2"/>
    <w:rsid w:val="00472430"/>
    <w:rsid w:val="00472775"/>
    <w:rsid w:val="0047289E"/>
    <w:rsid w:val="00472BD5"/>
    <w:rsid w:val="00472C5C"/>
    <w:rsid w:val="00472DD7"/>
    <w:rsid w:val="004738E4"/>
    <w:rsid w:val="00473C8D"/>
    <w:rsid w:val="00473D4C"/>
    <w:rsid w:val="00473FA3"/>
    <w:rsid w:val="00474A69"/>
    <w:rsid w:val="00474CF4"/>
    <w:rsid w:val="00475F84"/>
    <w:rsid w:val="00476FA3"/>
    <w:rsid w:val="004774CE"/>
    <w:rsid w:val="0047750C"/>
    <w:rsid w:val="00477FD6"/>
    <w:rsid w:val="00480614"/>
    <w:rsid w:val="004814C8"/>
    <w:rsid w:val="004814FF"/>
    <w:rsid w:val="00481A2D"/>
    <w:rsid w:val="00481AB5"/>
    <w:rsid w:val="00481B75"/>
    <w:rsid w:val="00483126"/>
    <w:rsid w:val="00483474"/>
    <w:rsid w:val="00483886"/>
    <w:rsid w:val="00483A93"/>
    <w:rsid w:val="00483DD0"/>
    <w:rsid w:val="00485A67"/>
    <w:rsid w:val="00487098"/>
    <w:rsid w:val="004871BE"/>
    <w:rsid w:val="004903CE"/>
    <w:rsid w:val="00490733"/>
    <w:rsid w:val="004921B1"/>
    <w:rsid w:val="00493206"/>
    <w:rsid w:val="00493BFB"/>
    <w:rsid w:val="00493F1A"/>
    <w:rsid w:val="004942D4"/>
    <w:rsid w:val="004949EB"/>
    <w:rsid w:val="00494A33"/>
    <w:rsid w:val="004950ED"/>
    <w:rsid w:val="0049555D"/>
    <w:rsid w:val="00495843"/>
    <w:rsid w:val="00495945"/>
    <w:rsid w:val="00496314"/>
    <w:rsid w:val="00496ED1"/>
    <w:rsid w:val="00497DAF"/>
    <w:rsid w:val="004A03EC"/>
    <w:rsid w:val="004A07F2"/>
    <w:rsid w:val="004A0D73"/>
    <w:rsid w:val="004A179C"/>
    <w:rsid w:val="004A20BD"/>
    <w:rsid w:val="004A2620"/>
    <w:rsid w:val="004A3E86"/>
    <w:rsid w:val="004A40A9"/>
    <w:rsid w:val="004A423E"/>
    <w:rsid w:val="004A43FA"/>
    <w:rsid w:val="004A49A1"/>
    <w:rsid w:val="004A4E2D"/>
    <w:rsid w:val="004A52CF"/>
    <w:rsid w:val="004A5834"/>
    <w:rsid w:val="004A6218"/>
    <w:rsid w:val="004A63B9"/>
    <w:rsid w:val="004A708F"/>
    <w:rsid w:val="004A78F1"/>
    <w:rsid w:val="004A7F74"/>
    <w:rsid w:val="004A7FFB"/>
    <w:rsid w:val="004B057A"/>
    <w:rsid w:val="004B1622"/>
    <w:rsid w:val="004B18BF"/>
    <w:rsid w:val="004B1995"/>
    <w:rsid w:val="004B1C39"/>
    <w:rsid w:val="004B2177"/>
    <w:rsid w:val="004B2929"/>
    <w:rsid w:val="004B2A92"/>
    <w:rsid w:val="004B345F"/>
    <w:rsid w:val="004B34B2"/>
    <w:rsid w:val="004B4BC4"/>
    <w:rsid w:val="004B4E8E"/>
    <w:rsid w:val="004B6829"/>
    <w:rsid w:val="004B763E"/>
    <w:rsid w:val="004C08E4"/>
    <w:rsid w:val="004C11F3"/>
    <w:rsid w:val="004C15EB"/>
    <w:rsid w:val="004C240D"/>
    <w:rsid w:val="004C26B4"/>
    <w:rsid w:val="004C31CA"/>
    <w:rsid w:val="004C3836"/>
    <w:rsid w:val="004C4851"/>
    <w:rsid w:val="004C4B7D"/>
    <w:rsid w:val="004C5DF3"/>
    <w:rsid w:val="004C671D"/>
    <w:rsid w:val="004C69D2"/>
    <w:rsid w:val="004C6B91"/>
    <w:rsid w:val="004C7110"/>
    <w:rsid w:val="004C7380"/>
    <w:rsid w:val="004C752B"/>
    <w:rsid w:val="004C7E2D"/>
    <w:rsid w:val="004D038E"/>
    <w:rsid w:val="004D064A"/>
    <w:rsid w:val="004D08A8"/>
    <w:rsid w:val="004D14B1"/>
    <w:rsid w:val="004D166C"/>
    <w:rsid w:val="004D2546"/>
    <w:rsid w:val="004D2A58"/>
    <w:rsid w:val="004D4078"/>
    <w:rsid w:val="004D41EB"/>
    <w:rsid w:val="004D45A7"/>
    <w:rsid w:val="004D4AC4"/>
    <w:rsid w:val="004D4D4E"/>
    <w:rsid w:val="004D4EAA"/>
    <w:rsid w:val="004D5534"/>
    <w:rsid w:val="004D5756"/>
    <w:rsid w:val="004D5FBC"/>
    <w:rsid w:val="004D67A9"/>
    <w:rsid w:val="004D6A81"/>
    <w:rsid w:val="004D6FB9"/>
    <w:rsid w:val="004E0A6E"/>
    <w:rsid w:val="004E0D16"/>
    <w:rsid w:val="004E24E6"/>
    <w:rsid w:val="004E3390"/>
    <w:rsid w:val="004E3957"/>
    <w:rsid w:val="004E42C8"/>
    <w:rsid w:val="004E499A"/>
    <w:rsid w:val="004E4F18"/>
    <w:rsid w:val="004E55D3"/>
    <w:rsid w:val="004E5EE3"/>
    <w:rsid w:val="004E7194"/>
    <w:rsid w:val="004E774D"/>
    <w:rsid w:val="004E7CB2"/>
    <w:rsid w:val="004F03AD"/>
    <w:rsid w:val="004F03DA"/>
    <w:rsid w:val="004F03E3"/>
    <w:rsid w:val="004F05CD"/>
    <w:rsid w:val="004F0DF4"/>
    <w:rsid w:val="004F0E33"/>
    <w:rsid w:val="004F1073"/>
    <w:rsid w:val="004F1187"/>
    <w:rsid w:val="004F127D"/>
    <w:rsid w:val="004F17F7"/>
    <w:rsid w:val="004F1976"/>
    <w:rsid w:val="004F2654"/>
    <w:rsid w:val="004F27C9"/>
    <w:rsid w:val="004F2983"/>
    <w:rsid w:val="004F32BE"/>
    <w:rsid w:val="004F39F9"/>
    <w:rsid w:val="004F3DB9"/>
    <w:rsid w:val="004F3EA9"/>
    <w:rsid w:val="004F4072"/>
    <w:rsid w:val="004F4594"/>
    <w:rsid w:val="004F4736"/>
    <w:rsid w:val="004F5354"/>
    <w:rsid w:val="004F5492"/>
    <w:rsid w:val="004F5758"/>
    <w:rsid w:val="004F603E"/>
    <w:rsid w:val="004F61A3"/>
    <w:rsid w:val="004F651F"/>
    <w:rsid w:val="004F73D0"/>
    <w:rsid w:val="004F7E00"/>
    <w:rsid w:val="00500B91"/>
    <w:rsid w:val="00500F7E"/>
    <w:rsid w:val="00501649"/>
    <w:rsid w:val="00501EC3"/>
    <w:rsid w:val="00502194"/>
    <w:rsid w:val="00502935"/>
    <w:rsid w:val="00502BDE"/>
    <w:rsid w:val="005036DB"/>
    <w:rsid w:val="00503DFB"/>
    <w:rsid w:val="00503E95"/>
    <w:rsid w:val="005047DA"/>
    <w:rsid w:val="00504C2F"/>
    <w:rsid w:val="00504E0C"/>
    <w:rsid w:val="00504EE9"/>
    <w:rsid w:val="00505AF3"/>
    <w:rsid w:val="0050644D"/>
    <w:rsid w:val="00506C11"/>
    <w:rsid w:val="00506F1A"/>
    <w:rsid w:val="005075EC"/>
    <w:rsid w:val="005077A1"/>
    <w:rsid w:val="0051082B"/>
    <w:rsid w:val="00510D0F"/>
    <w:rsid w:val="00510EA7"/>
    <w:rsid w:val="00511D99"/>
    <w:rsid w:val="00511DDD"/>
    <w:rsid w:val="00511F82"/>
    <w:rsid w:val="00512801"/>
    <w:rsid w:val="00513099"/>
    <w:rsid w:val="00515B4A"/>
    <w:rsid w:val="00515BC9"/>
    <w:rsid w:val="005161B4"/>
    <w:rsid w:val="00516A1E"/>
    <w:rsid w:val="00516D06"/>
    <w:rsid w:val="00516D30"/>
    <w:rsid w:val="005178F3"/>
    <w:rsid w:val="00517DB6"/>
    <w:rsid w:val="005203E1"/>
    <w:rsid w:val="0052163A"/>
    <w:rsid w:val="005217C5"/>
    <w:rsid w:val="00521879"/>
    <w:rsid w:val="0052200E"/>
    <w:rsid w:val="00522161"/>
    <w:rsid w:val="005231A0"/>
    <w:rsid w:val="0052355D"/>
    <w:rsid w:val="00523935"/>
    <w:rsid w:val="00524753"/>
    <w:rsid w:val="00524811"/>
    <w:rsid w:val="00524BE5"/>
    <w:rsid w:val="00525108"/>
    <w:rsid w:val="005257E9"/>
    <w:rsid w:val="00526379"/>
    <w:rsid w:val="00526CE9"/>
    <w:rsid w:val="00526D37"/>
    <w:rsid w:val="00526F42"/>
    <w:rsid w:val="00527BC5"/>
    <w:rsid w:val="00527C13"/>
    <w:rsid w:val="005303B1"/>
    <w:rsid w:val="00530458"/>
    <w:rsid w:val="00530AB3"/>
    <w:rsid w:val="00530F93"/>
    <w:rsid w:val="005312BC"/>
    <w:rsid w:val="005313CB"/>
    <w:rsid w:val="005324A1"/>
    <w:rsid w:val="00532990"/>
    <w:rsid w:val="00532D7A"/>
    <w:rsid w:val="00533C9C"/>
    <w:rsid w:val="00533EB9"/>
    <w:rsid w:val="00534250"/>
    <w:rsid w:val="00534420"/>
    <w:rsid w:val="00535556"/>
    <w:rsid w:val="00536F17"/>
    <w:rsid w:val="0053704D"/>
    <w:rsid w:val="005370F8"/>
    <w:rsid w:val="005377C7"/>
    <w:rsid w:val="00537833"/>
    <w:rsid w:val="00537C8F"/>
    <w:rsid w:val="00541049"/>
    <w:rsid w:val="00541D0E"/>
    <w:rsid w:val="00541D33"/>
    <w:rsid w:val="00542687"/>
    <w:rsid w:val="00542B7C"/>
    <w:rsid w:val="005437AC"/>
    <w:rsid w:val="00543988"/>
    <w:rsid w:val="00543AE0"/>
    <w:rsid w:val="0054490A"/>
    <w:rsid w:val="005455C6"/>
    <w:rsid w:val="005465DA"/>
    <w:rsid w:val="00546667"/>
    <w:rsid w:val="005473B3"/>
    <w:rsid w:val="00547F7F"/>
    <w:rsid w:val="00550183"/>
    <w:rsid w:val="005502D9"/>
    <w:rsid w:val="0055070F"/>
    <w:rsid w:val="005508E8"/>
    <w:rsid w:val="00552D15"/>
    <w:rsid w:val="00553449"/>
    <w:rsid w:val="00553507"/>
    <w:rsid w:val="00553FBD"/>
    <w:rsid w:val="005546F8"/>
    <w:rsid w:val="00554953"/>
    <w:rsid w:val="00554E33"/>
    <w:rsid w:val="0055511E"/>
    <w:rsid w:val="005555AC"/>
    <w:rsid w:val="005560BE"/>
    <w:rsid w:val="00556493"/>
    <w:rsid w:val="00556C17"/>
    <w:rsid w:val="00556D22"/>
    <w:rsid w:val="0055709A"/>
    <w:rsid w:val="00557F64"/>
    <w:rsid w:val="005603B2"/>
    <w:rsid w:val="005604E7"/>
    <w:rsid w:val="00560DCE"/>
    <w:rsid w:val="005610EA"/>
    <w:rsid w:val="005621D2"/>
    <w:rsid w:val="00562223"/>
    <w:rsid w:val="00562326"/>
    <w:rsid w:val="00562A70"/>
    <w:rsid w:val="00563AE8"/>
    <w:rsid w:val="00564008"/>
    <w:rsid w:val="00564507"/>
    <w:rsid w:val="00565264"/>
    <w:rsid w:val="005654EA"/>
    <w:rsid w:val="00565CAE"/>
    <w:rsid w:val="00566C85"/>
    <w:rsid w:val="00567280"/>
    <w:rsid w:val="0056759F"/>
    <w:rsid w:val="00570058"/>
    <w:rsid w:val="0057099A"/>
    <w:rsid w:val="0057165E"/>
    <w:rsid w:val="00571E51"/>
    <w:rsid w:val="005723E8"/>
    <w:rsid w:val="0057268E"/>
    <w:rsid w:val="00572717"/>
    <w:rsid w:val="00573DE6"/>
    <w:rsid w:val="00574354"/>
    <w:rsid w:val="00574A9F"/>
    <w:rsid w:val="00574E64"/>
    <w:rsid w:val="005750D1"/>
    <w:rsid w:val="005754A7"/>
    <w:rsid w:val="00575600"/>
    <w:rsid w:val="00575B70"/>
    <w:rsid w:val="00575E87"/>
    <w:rsid w:val="00576404"/>
    <w:rsid w:val="005774A8"/>
    <w:rsid w:val="005807BD"/>
    <w:rsid w:val="00580CBB"/>
    <w:rsid w:val="00581048"/>
    <w:rsid w:val="00582AC1"/>
    <w:rsid w:val="00582E7A"/>
    <w:rsid w:val="0058329E"/>
    <w:rsid w:val="005835A7"/>
    <w:rsid w:val="00583CEF"/>
    <w:rsid w:val="00584068"/>
    <w:rsid w:val="00584C68"/>
    <w:rsid w:val="00585236"/>
    <w:rsid w:val="005858C2"/>
    <w:rsid w:val="00585D93"/>
    <w:rsid w:val="00586140"/>
    <w:rsid w:val="005866E7"/>
    <w:rsid w:val="005868EC"/>
    <w:rsid w:val="00586D20"/>
    <w:rsid w:val="00586E28"/>
    <w:rsid w:val="00586FFD"/>
    <w:rsid w:val="005872AC"/>
    <w:rsid w:val="00587868"/>
    <w:rsid w:val="00587A0F"/>
    <w:rsid w:val="00590643"/>
    <w:rsid w:val="0059085D"/>
    <w:rsid w:val="00590AFA"/>
    <w:rsid w:val="005915F0"/>
    <w:rsid w:val="00592472"/>
    <w:rsid w:val="005928DF"/>
    <w:rsid w:val="00592943"/>
    <w:rsid w:val="00592B6A"/>
    <w:rsid w:val="00592CB5"/>
    <w:rsid w:val="00593452"/>
    <w:rsid w:val="00593E79"/>
    <w:rsid w:val="005941A3"/>
    <w:rsid w:val="0059471C"/>
    <w:rsid w:val="00594C67"/>
    <w:rsid w:val="00594D64"/>
    <w:rsid w:val="00595276"/>
    <w:rsid w:val="005954FE"/>
    <w:rsid w:val="00596841"/>
    <w:rsid w:val="00596B63"/>
    <w:rsid w:val="00596D86"/>
    <w:rsid w:val="00596DEC"/>
    <w:rsid w:val="005973C3"/>
    <w:rsid w:val="00597A0A"/>
    <w:rsid w:val="00597CB0"/>
    <w:rsid w:val="005A001C"/>
    <w:rsid w:val="005A056D"/>
    <w:rsid w:val="005A0A9F"/>
    <w:rsid w:val="005A0DBF"/>
    <w:rsid w:val="005A165F"/>
    <w:rsid w:val="005A2B56"/>
    <w:rsid w:val="005A3103"/>
    <w:rsid w:val="005A343E"/>
    <w:rsid w:val="005A35AE"/>
    <w:rsid w:val="005A52A1"/>
    <w:rsid w:val="005A5CBB"/>
    <w:rsid w:val="005A610E"/>
    <w:rsid w:val="005A690F"/>
    <w:rsid w:val="005A7021"/>
    <w:rsid w:val="005A7301"/>
    <w:rsid w:val="005A73A7"/>
    <w:rsid w:val="005B0F9B"/>
    <w:rsid w:val="005B108F"/>
    <w:rsid w:val="005B1F9A"/>
    <w:rsid w:val="005B22D0"/>
    <w:rsid w:val="005B2697"/>
    <w:rsid w:val="005B2BFE"/>
    <w:rsid w:val="005B32EB"/>
    <w:rsid w:val="005B3D9A"/>
    <w:rsid w:val="005B3FF8"/>
    <w:rsid w:val="005B5EF1"/>
    <w:rsid w:val="005B6DAB"/>
    <w:rsid w:val="005B71FE"/>
    <w:rsid w:val="005B73AF"/>
    <w:rsid w:val="005B7872"/>
    <w:rsid w:val="005C07CD"/>
    <w:rsid w:val="005C0893"/>
    <w:rsid w:val="005C1085"/>
    <w:rsid w:val="005C13AB"/>
    <w:rsid w:val="005C215F"/>
    <w:rsid w:val="005C259B"/>
    <w:rsid w:val="005C2D2A"/>
    <w:rsid w:val="005C3566"/>
    <w:rsid w:val="005C35A1"/>
    <w:rsid w:val="005C3879"/>
    <w:rsid w:val="005C428E"/>
    <w:rsid w:val="005C454B"/>
    <w:rsid w:val="005C51E8"/>
    <w:rsid w:val="005C55D2"/>
    <w:rsid w:val="005C56FD"/>
    <w:rsid w:val="005C5BDD"/>
    <w:rsid w:val="005C5CEC"/>
    <w:rsid w:val="005C7441"/>
    <w:rsid w:val="005C7907"/>
    <w:rsid w:val="005C7B58"/>
    <w:rsid w:val="005C7FFB"/>
    <w:rsid w:val="005D01B7"/>
    <w:rsid w:val="005D055C"/>
    <w:rsid w:val="005D1384"/>
    <w:rsid w:val="005D1B42"/>
    <w:rsid w:val="005D1DAB"/>
    <w:rsid w:val="005D2272"/>
    <w:rsid w:val="005D2EF7"/>
    <w:rsid w:val="005D35F5"/>
    <w:rsid w:val="005D3D0D"/>
    <w:rsid w:val="005D4CB7"/>
    <w:rsid w:val="005D5E79"/>
    <w:rsid w:val="005D6F6C"/>
    <w:rsid w:val="005D7552"/>
    <w:rsid w:val="005D77FD"/>
    <w:rsid w:val="005D7810"/>
    <w:rsid w:val="005E0595"/>
    <w:rsid w:val="005E091D"/>
    <w:rsid w:val="005E125B"/>
    <w:rsid w:val="005E156F"/>
    <w:rsid w:val="005E1A93"/>
    <w:rsid w:val="005E23AF"/>
    <w:rsid w:val="005E3B9C"/>
    <w:rsid w:val="005E4277"/>
    <w:rsid w:val="005E4B66"/>
    <w:rsid w:val="005E6A98"/>
    <w:rsid w:val="005E6D31"/>
    <w:rsid w:val="005E77A9"/>
    <w:rsid w:val="005E7880"/>
    <w:rsid w:val="005F0536"/>
    <w:rsid w:val="005F067A"/>
    <w:rsid w:val="005F0B59"/>
    <w:rsid w:val="005F0BDA"/>
    <w:rsid w:val="005F0D4D"/>
    <w:rsid w:val="005F132F"/>
    <w:rsid w:val="005F1413"/>
    <w:rsid w:val="005F1BD3"/>
    <w:rsid w:val="005F1DD5"/>
    <w:rsid w:val="005F1EBD"/>
    <w:rsid w:val="005F1FC0"/>
    <w:rsid w:val="005F23A8"/>
    <w:rsid w:val="005F24B9"/>
    <w:rsid w:val="005F2F81"/>
    <w:rsid w:val="005F30F8"/>
    <w:rsid w:val="005F365A"/>
    <w:rsid w:val="005F3669"/>
    <w:rsid w:val="005F3B79"/>
    <w:rsid w:val="005F43D6"/>
    <w:rsid w:val="005F45EE"/>
    <w:rsid w:val="005F4CCD"/>
    <w:rsid w:val="005F50C7"/>
    <w:rsid w:val="005F53A2"/>
    <w:rsid w:val="005F55F8"/>
    <w:rsid w:val="005F61C3"/>
    <w:rsid w:val="005F6905"/>
    <w:rsid w:val="005F7301"/>
    <w:rsid w:val="005F7C16"/>
    <w:rsid w:val="00600397"/>
    <w:rsid w:val="00600D05"/>
    <w:rsid w:val="00601155"/>
    <w:rsid w:val="0060132D"/>
    <w:rsid w:val="0060136B"/>
    <w:rsid w:val="0060176D"/>
    <w:rsid w:val="00601B6D"/>
    <w:rsid w:val="0060238E"/>
    <w:rsid w:val="00602A56"/>
    <w:rsid w:val="006034FE"/>
    <w:rsid w:val="00603C6F"/>
    <w:rsid w:val="0060404D"/>
    <w:rsid w:val="006048A9"/>
    <w:rsid w:val="00605021"/>
    <w:rsid w:val="00605633"/>
    <w:rsid w:val="0060590C"/>
    <w:rsid w:val="006059EE"/>
    <w:rsid w:val="00605DB2"/>
    <w:rsid w:val="00606053"/>
    <w:rsid w:val="00606900"/>
    <w:rsid w:val="00606E31"/>
    <w:rsid w:val="00607B3D"/>
    <w:rsid w:val="0061013D"/>
    <w:rsid w:val="006105CB"/>
    <w:rsid w:val="00611069"/>
    <w:rsid w:val="0061197A"/>
    <w:rsid w:val="0061201A"/>
    <w:rsid w:val="00612B5D"/>
    <w:rsid w:val="006132A1"/>
    <w:rsid w:val="00613402"/>
    <w:rsid w:val="00613557"/>
    <w:rsid w:val="00613634"/>
    <w:rsid w:val="00613E14"/>
    <w:rsid w:val="00614BD8"/>
    <w:rsid w:val="0061533E"/>
    <w:rsid w:val="006154B2"/>
    <w:rsid w:val="00615605"/>
    <w:rsid w:val="00615D11"/>
    <w:rsid w:val="0061678D"/>
    <w:rsid w:val="00616884"/>
    <w:rsid w:val="00617770"/>
    <w:rsid w:val="0061781D"/>
    <w:rsid w:val="00621551"/>
    <w:rsid w:val="00621C90"/>
    <w:rsid w:val="00621F42"/>
    <w:rsid w:val="00622134"/>
    <w:rsid w:val="006222A6"/>
    <w:rsid w:val="00622988"/>
    <w:rsid w:val="00622BEA"/>
    <w:rsid w:val="0062326A"/>
    <w:rsid w:val="006243A1"/>
    <w:rsid w:val="0062447F"/>
    <w:rsid w:val="006248B8"/>
    <w:rsid w:val="00625091"/>
    <w:rsid w:val="0062622B"/>
    <w:rsid w:val="00626345"/>
    <w:rsid w:val="006269D9"/>
    <w:rsid w:val="00627060"/>
    <w:rsid w:val="0062709E"/>
    <w:rsid w:val="00627757"/>
    <w:rsid w:val="00627822"/>
    <w:rsid w:val="00630465"/>
    <w:rsid w:val="00630600"/>
    <w:rsid w:val="00630B1F"/>
    <w:rsid w:val="00630B44"/>
    <w:rsid w:val="00630C16"/>
    <w:rsid w:val="00630F51"/>
    <w:rsid w:val="00632412"/>
    <w:rsid w:val="00633AC7"/>
    <w:rsid w:val="0063489F"/>
    <w:rsid w:val="00634DDC"/>
    <w:rsid w:val="006352CC"/>
    <w:rsid w:val="0063549C"/>
    <w:rsid w:val="006356CF"/>
    <w:rsid w:val="00636C7D"/>
    <w:rsid w:val="00637731"/>
    <w:rsid w:val="00637C3B"/>
    <w:rsid w:val="006408CA"/>
    <w:rsid w:val="00640A49"/>
    <w:rsid w:val="00641112"/>
    <w:rsid w:val="00641DC6"/>
    <w:rsid w:val="00643249"/>
    <w:rsid w:val="0064326A"/>
    <w:rsid w:val="006437E6"/>
    <w:rsid w:val="00643AB9"/>
    <w:rsid w:val="00644274"/>
    <w:rsid w:val="00644669"/>
    <w:rsid w:val="006456AD"/>
    <w:rsid w:val="006457A3"/>
    <w:rsid w:val="00645A2B"/>
    <w:rsid w:val="00645AB4"/>
    <w:rsid w:val="0064639C"/>
    <w:rsid w:val="0064659B"/>
    <w:rsid w:val="00646654"/>
    <w:rsid w:val="006466A8"/>
    <w:rsid w:val="00646DE3"/>
    <w:rsid w:val="00650653"/>
    <w:rsid w:val="00651C22"/>
    <w:rsid w:val="00651D23"/>
    <w:rsid w:val="00651E78"/>
    <w:rsid w:val="006521C5"/>
    <w:rsid w:val="00652B8F"/>
    <w:rsid w:val="00652BE6"/>
    <w:rsid w:val="0065323B"/>
    <w:rsid w:val="0065384C"/>
    <w:rsid w:val="0065400F"/>
    <w:rsid w:val="00654A90"/>
    <w:rsid w:val="006553A7"/>
    <w:rsid w:val="0065575B"/>
    <w:rsid w:val="0065586C"/>
    <w:rsid w:val="00655CB3"/>
    <w:rsid w:val="00656E96"/>
    <w:rsid w:val="00657B17"/>
    <w:rsid w:val="0066004C"/>
    <w:rsid w:val="006608C0"/>
    <w:rsid w:val="00660C4D"/>
    <w:rsid w:val="00660C5C"/>
    <w:rsid w:val="0066112C"/>
    <w:rsid w:val="006619B8"/>
    <w:rsid w:val="00662209"/>
    <w:rsid w:val="00662A57"/>
    <w:rsid w:val="00662ADC"/>
    <w:rsid w:val="006630DE"/>
    <w:rsid w:val="00663BEE"/>
    <w:rsid w:val="006640B1"/>
    <w:rsid w:val="006642F0"/>
    <w:rsid w:val="0066434C"/>
    <w:rsid w:val="006643B7"/>
    <w:rsid w:val="006644D2"/>
    <w:rsid w:val="00664B49"/>
    <w:rsid w:val="00664E36"/>
    <w:rsid w:val="00664F07"/>
    <w:rsid w:val="0066530F"/>
    <w:rsid w:val="00665464"/>
    <w:rsid w:val="00665551"/>
    <w:rsid w:val="00665594"/>
    <w:rsid w:val="00665800"/>
    <w:rsid w:val="00665A33"/>
    <w:rsid w:val="00666D73"/>
    <w:rsid w:val="00666DCB"/>
    <w:rsid w:val="00667002"/>
    <w:rsid w:val="00667621"/>
    <w:rsid w:val="00667A0A"/>
    <w:rsid w:val="00670109"/>
    <w:rsid w:val="006702F6"/>
    <w:rsid w:val="00670461"/>
    <w:rsid w:val="00670846"/>
    <w:rsid w:val="00670A96"/>
    <w:rsid w:val="00670F3E"/>
    <w:rsid w:val="0067155A"/>
    <w:rsid w:val="00671819"/>
    <w:rsid w:val="00671BD3"/>
    <w:rsid w:val="00673951"/>
    <w:rsid w:val="00673C2E"/>
    <w:rsid w:val="00673D88"/>
    <w:rsid w:val="00674734"/>
    <w:rsid w:val="006753F1"/>
    <w:rsid w:val="00676027"/>
    <w:rsid w:val="00677315"/>
    <w:rsid w:val="0067799F"/>
    <w:rsid w:val="00680C04"/>
    <w:rsid w:val="00680F22"/>
    <w:rsid w:val="006810D1"/>
    <w:rsid w:val="00681159"/>
    <w:rsid w:val="00681169"/>
    <w:rsid w:val="00681309"/>
    <w:rsid w:val="00681450"/>
    <w:rsid w:val="0068190A"/>
    <w:rsid w:val="006819B9"/>
    <w:rsid w:val="00681F80"/>
    <w:rsid w:val="006821A5"/>
    <w:rsid w:val="00682314"/>
    <w:rsid w:val="0068293E"/>
    <w:rsid w:val="006837C3"/>
    <w:rsid w:val="00683843"/>
    <w:rsid w:val="00683875"/>
    <w:rsid w:val="00683E7F"/>
    <w:rsid w:val="00683F9B"/>
    <w:rsid w:val="00684426"/>
    <w:rsid w:val="00684506"/>
    <w:rsid w:val="006845FC"/>
    <w:rsid w:val="006852B9"/>
    <w:rsid w:val="00685CCE"/>
    <w:rsid w:val="00685E41"/>
    <w:rsid w:val="00686565"/>
    <w:rsid w:val="006867A1"/>
    <w:rsid w:val="0068749D"/>
    <w:rsid w:val="0068756F"/>
    <w:rsid w:val="006877F9"/>
    <w:rsid w:val="00690A7F"/>
    <w:rsid w:val="00690CFD"/>
    <w:rsid w:val="00691196"/>
    <w:rsid w:val="006918CA"/>
    <w:rsid w:val="00691979"/>
    <w:rsid w:val="00692049"/>
    <w:rsid w:val="00692076"/>
    <w:rsid w:val="00692E78"/>
    <w:rsid w:val="00693559"/>
    <w:rsid w:val="00693802"/>
    <w:rsid w:val="006941D7"/>
    <w:rsid w:val="006941E5"/>
    <w:rsid w:val="006941EB"/>
    <w:rsid w:val="00694215"/>
    <w:rsid w:val="006943D9"/>
    <w:rsid w:val="00694DF1"/>
    <w:rsid w:val="00694FFD"/>
    <w:rsid w:val="00695005"/>
    <w:rsid w:val="00695269"/>
    <w:rsid w:val="00695D50"/>
    <w:rsid w:val="00695EC0"/>
    <w:rsid w:val="0069620C"/>
    <w:rsid w:val="0069691E"/>
    <w:rsid w:val="006969A3"/>
    <w:rsid w:val="00697754"/>
    <w:rsid w:val="00697931"/>
    <w:rsid w:val="00697AA6"/>
    <w:rsid w:val="00697DE8"/>
    <w:rsid w:val="006A0510"/>
    <w:rsid w:val="006A0A1D"/>
    <w:rsid w:val="006A0DE8"/>
    <w:rsid w:val="006A1378"/>
    <w:rsid w:val="006A1CBF"/>
    <w:rsid w:val="006A2343"/>
    <w:rsid w:val="006A3860"/>
    <w:rsid w:val="006A3936"/>
    <w:rsid w:val="006A3C9A"/>
    <w:rsid w:val="006A4264"/>
    <w:rsid w:val="006A4566"/>
    <w:rsid w:val="006A4DBB"/>
    <w:rsid w:val="006A4FED"/>
    <w:rsid w:val="006A505B"/>
    <w:rsid w:val="006A53E2"/>
    <w:rsid w:val="006A5CA9"/>
    <w:rsid w:val="006A5E74"/>
    <w:rsid w:val="006A6133"/>
    <w:rsid w:val="006A745F"/>
    <w:rsid w:val="006A7461"/>
    <w:rsid w:val="006A76D4"/>
    <w:rsid w:val="006A7E28"/>
    <w:rsid w:val="006B0C23"/>
    <w:rsid w:val="006B10FB"/>
    <w:rsid w:val="006B12C1"/>
    <w:rsid w:val="006B205A"/>
    <w:rsid w:val="006B28D1"/>
    <w:rsid w:val="006B2A57"/>
    <w:rsid w:val="006B2D05"/>
    <w:rsid w:val="006B2F9E"/>
    <w:rsid w:val="006B3671"/>
    <w:rsid w:val="006B3683"/>
    <w:rsid w:val="006B369A"/>
    <w:rsid w:val="006B38ED"/>
    <w:rsid w:val="006B4039"/>
    <w:rsid w:val="006B425B"/>
    <w:rsid w:val="006B4DFA"/>
    <w:rsid w:val="006B5B5B"/>
    <w:rsid w:val="006B6031"/>
    <w:rsid w:val="006B666A"/>
    <w:rsid w:val="006B6C3B"/>
    <w:rsid w:val="006B7625"/>
    <w:rsid w:val="006B77A0"/>
    <w:rsid w:val="006B7E31"/>
    <w:rsid w:val="006B7E8E"/>
    <w:rsid w:val="006B7F7C"/>
    <w:rsid w:val="006C0829"/>
    <w:rsid w:val="006C09AE"/>
    <w:rsid w:val="006C0E5B"/>
    <w:rsid w:val="006C1D5C"/>
    <w:rsid w:val="006C2234"/>
    <w:rsid w:val="006C305C"/>
    <w:rsid w:val="006C31EB"/>
    <w:rsid w:val="006C3752"/>
    <w:rsid w:val="006C39C5"/>
    <w:rsid w:val="006C3E8E"/>
    <w:rsid w:val="006C3FC1"/>
    <w:rsid w:val="006C4180"/>
    <w:rsid w:val="006C48F4"/>
    <w:rsid w:val="006C4932"/>
    <w:rsid w:val="006C4A64"/>
    <w:rsid w:val="006C5144"/>
    <w:rsid w:val="006C51A9"/>
    <w:rsid w:val="006C5941"/>
    <w:rsid w:val="006C601C"/>
    <w:rsid w:val="006C6B8A"/>
    <w:rsid w:val="006C6E5A"/>
    <w:rsid w:val="006C752F"/>
    <w:rsid w:val="006C7DC1"/>
    <w:rsid w:val="006D0935"/>
    <w:rsid w:val="006D1013"/>
    <w:rsid w:val="006D11EA"/>
    <w:rsid w:val="006D155F"/>
    <w:rsid w:val="006D19AF"/>
    <w:rsid w:val="006D2000"/>
    <w:rsid w:val="006D239E"/>
    <w:rsid w:val="006D259B"/>
    <w:rsid w:val="006D2A97"/>
    <w:rsid w:val="006D2B23"/>
    <w:rsid w:val="006D37CC"/>
    <w:rsid w:val="006D389B"/>
    <w:rsid w:val="006D3B0C"/>
    <w:rsid w:val="006D3C49"/>
    <w:rsid w:val="006D49FA"/>
    <w:rsid w:val="006D4A03"/>
    <w:rsid w:val="006D4DBC"/>
    <w:rsid w:val="006D4DE9"/>
    <w:rsid w:val="006D5549"/>
    <w:rsid w:val="006D6E36"/>
    <w:rsid w:val="006D7009"/>
    <w:rsid w:val="006D7D7D"/>
    <w:rsid w:val="006E0266"/>
    <w:rsid w:val="006E0290"/>
    <w:rsid w:val="006E09AD"/>
    <w:rsid w:val="006E0C66"/>
    <w:rsid w:val="006E0D0A"/>
    <w:rsid w:val="006E1382"/>
    <w:rsid w:val="006E180B"/>
    <w:rsid w:val="006E185B"/>
    <w:rsid w:val="006E242B"/>
    <w:rsid w:val="006E3E0E"/>
    <w:rsid w:val="006E47A7"/>
    <w:rsid w:val="006E4962"/>
    <w:rsid w:val="006E5614"/>
    <w:rsid w:val="006E5ACA"/>
    <w:rsid w:val="006E5E13"/>
    <w:rsid w:val="006E68C9"/>
    <w:rsid w:val="006E70F4"/>
    <w:rsid w:val="006E71A0"/>
    <w:rsid w:val="006E775C"/>
    <w:rsid w:val="006E7FC7"/>
    <w:rsid w:val="006F0B2D"/>
    <w:rsid w:val="006F11C9"/>
    <w:rsid w:val="006F1B01"/>
    <w:rsid w:val="006F229F"/>
    <w:rsid w:val="006F2693"/>
    <w:rsid w:val="006F2A7F"/>
    <w:rsid w:val="006F3245"/>
    <w:rsid w:val="006F3DA6"/>
    <w:rsid w:val="006F404D"/>
    <w:rsid w:val="006F4DD6"/>
    <w:rsid w:val="006F544B"/>
    <w:rsid w:val="006F5503"/>
    <w:rsid w:val="006F5BE5"/>
    <w:rsid w:val="006F5DB0"/>
    <w:rsid w:val="006F5E7D"/>
    <w:rsid w:val="006F61BA"/>
    <w:rsid w:val="006F62F2"/>
    <w:rsid w:val="006F7B1A"/>
    <w:rsid w:val="006F7C60"/>
    <w:rsid w:val="006F7EC2"/>
    <w:rsid w:val="006F7F43"/>
    <w:rsid w:val="00700254"/>
    <w:rsid w:val="007006BC"/>
    <w:rsid w:val="00700ABD"/>
    <w:rsid w:val="007022C2"/>
    <w:rsid w:val="007023A5"/>
    <w:rsid w:val="007024D7"/>
    <w:rsid w:val="00702646"/>
    <w:rsid w:val="007026AA"/>
    <w:rsid w:val="00702DAE"/>
    <w:rsid w:val="007031B4"/>
    <w:rsid w:val="007039C7"/>
    <w:rsid w:val="007039D4"/>
    <w:rsid w:val="00703A54"/>
    <w:rsid w:val="0070497A"/>
    <w:rsid w:val="0070593D"/>
    <w:rsid w:val="00706108"/>
    <w:rsid w:val="00706EA5"/>
    <w:rsid w:val="007076A3"/>
    <w:rsid w:val="00707A42"/>
    <w:rsid w:val="00707EED"/>
    <w:rsid w:val="00710838"/>
    <w:rsid w:val="00710921"/>
    <w:rsid w:val="00710BFE"/>
    <w:rsid w:val="00710CEA"/>
    <w:rsid w:val="00710DB2"/>
    <w:rsid w:val="00710F01"/>
    <w:rsid w:val="00710F5E"/>
    <w:rsid w:val="007121AD"/>
    <w:rsid w:val="007127C9"/>
    <w:rsid w:val="00712F2C"/>
    <w:rsid w:val="00713571"/>
    <w:rsid w:val="00713C1D"/>
    <w:rsid w:val="00713D25"/>
    <w:rsid w:val="007143D2"/>
    <w:rsid w:val="007145AA"/>
    <w:rsid w:val="007152E0"/>
    <w:rsid w:val="00715B9E"/>
    <w:rsid w:val="007166E8"/>
    <w:rsid w:val="00716C19"/>
    <w:rsid w:val="00716D26"/>
    <w:rsid w:val="00717BD4"/>
    <w:rsid w:val="00717C3C"/>
    <w:rsid w:val="007200E8"/>
    <w:rsid w:val="00720696"/>
    <w:rsid w:val="00720B9A"/>
    <w:rsid w:val="007219B0"/>
    <w:rsid w:val="00721AEC"/>
    <w:rsid w:val="00722154"/>
    <w:rsid w:val="00722212"/>
    <w:rsid w:val="007224B4"/>
    <w:rsid w:val="00723A12"/>
    <w:rsid w:val="00724E78"/>
    <w:rsid w:val="007253DD"/>
    <w:rsid w:val="00725455"/>
    <w:rsid w:val="00726CB8"/>
    <w:rsid w:val="007275C1"/>
    <w:rsid w:val="00727760"/>
    <w:rsid w:val="00730026"/>
    <w:rsid w:val="007304EE"/>
    <w:rsid w:val="00730826"/>
    <w:rsid w:val="007308CD"/>
    <w:rsid w:val="00730B0A"/>
    <w:rsid w:val="007312BA"/>
    <w:rsid w:val="00731A4B"/>
    <w:rsid w:val="00732405"/>
    <w:rsid w:val="00732850"/>
    <w:rsid w:val="007328EE"/>
    <w:rsid w:val="00732C0B"/>
    <w:rsid w:val="00733154"/>
    <w:rsid w:val="00733713"/>
    <w:rsid w:val="00733D8A"/>
    <w:rsid w:val="00733D8D"/>
    <w:rsid w:val="007340D5"/>
    <w:rsid w:val="00735333"/>
    <w:rsid w:val="00735BA0"/>
    <w:rsid w:val="00735C4C"/>
    <w:rsid w:val="007366B7"/>
    <w:rsid w:val="00736913"/>
    <w:rsid w:val="00737084"/>
    <w:rsid w:val="007374D5"/>
    <w:rsid w:val="007376F6"/>
    <w:rsid w:val="00737A16"/>
    <w:rsid w:val="007403AE"/>
    <w:rsid w:val="00740486"/>
    <w:rsid w:val="00740F1A"/>
    <w:rsid w:val="00742638"/>
    <w:rsid w:val="00743CFE"/>
    <w:rsid w:val="00743E52"/>
    <w:rsid w:val="00744035"/>
    <w:rsid w:val="0074492E"/>
    <w:rsid w:val="00744B41"/>
    <w:rsid w:val="00745F5D"/>
    <w:rsid w:val="00745FB4"/>
    <w:rsid w:val="00746916"/>
    <w:rsid w:val="00747095"/>
    <w:rsid w:val="00747197"/>
    <w:rsid w:val="007475F2"/>
    <w:rsid w:val="00747C33"/>
    <w:rsid w:val="007508FB"/>
    <w:rsid w:val="00750D5A"/>
    <w:rsid w:val="00750E54"/>
    <w:rsid w:val="0075165C"/>
    <w:rsid w:val="00751712"/>
    <w:rsid w:val="00751896"/>
    <w:rsid w:val="00751CC7"/>
    <w:rsid w:val="007539A8"/>
    <w:rsid w:val="00753E3F"/>
    <w:rsid w:val="00754113"/>
    <w:rsid w:val="00756698"/>
    <w:rsid w:val="00757C1A"/>
    <w:rsid w:val="007615BA"/>
    <w:rsid w:val="00761DCB"/>
    <w:rsid w:val="007623B6"/>
    <w:rsid w:val="007623E1"/>
    <w:rsid w:val="00763298"/>
    <w:rsid w:val="00763545"/>
    <w:rsid w:val="00763D1B"/>
    <w:rsid w:val="0076420E"/>
    <w:rsid w:val="00764248"/>
    <w:rsid w:val="0076432A"/>
    <w:rsid w:val="007643F7"/>
    <w:rsid w:val="007648CA"/>
    <w:rsid w:val="00764AB0"/>
    <w:rsid w:val="00765139"/>
    <w:rsid w:val="00765EA0"/>
    <w:rsid w:val="007664F5"/>
    <w:rsid w:val="007665F3"/>
    <w:rsid w:val="00766EA8"/>
    <w:rsid w:val="00766FA4"/>
    <w:rsid w:val="00767779"/>
    <w:rsid w:val="007679CA"/>
    <w:rsid w:val="00770654"/>
    <w:rsid w:val="00771A4A"/>
    <w:rsid w:val="00771C46"/>
    <w:rsid w:val="00771D03"/>
    <w:rsid w:val="007720C9"/>
    <w:rsid w:val="00772174"/>
    <w:rsid w:val="007723F6"/>
    <w:rsid w:val="00772646"/>
    <w:rsid w:val="007740A0"/>
    <w:rsid w:val="00774706"/>
    <w:rsid w:val="00774E8C"/>
    <w:rsid w:val="00775560"/>
    <w:rsid w:val="00775890"/>
    <w:rsid w:val="00776835"/>
    <w:rsid w:val="0077697F"/>
    <w:rsid w:val="00776C2B"/>
    <w:rsid w:val="007771BF"/>
    <w:rsid w:val="00777786"/>
    <w:rsid w:val="007777D3"/>
    <w:rsid w:val="00777991"/>
    <w:rsid w:val="00777F25"/>
    <w:rsid w:val="007815C4"/>
    <w:rsid w:val="0078177D"/>
    <w:rsid w:val="00781903"/>
    <w:rsid w:val="00781C48"/>
    <w:rsid w:val="00781CE9"/>
    <w:rsid w:val="00781FEA"/>
    <w:rsid w:val="00782366"/>
    <w:rsid w:val="007824BC"/>
    <w:rsid w:val="00782C69"/>
    <w:rsid w:val="00782E1F"/>
    <w:rsid w:val="00782EF3"/>
    <w:rsid w:val="00782F12"/>
    <w:rsid w:val="00783080"/>
    <w:rsid w:val="007837DC"/>
    <w:rsid w:val="00783DD2"/>
    <w:rsid w:val="007848DA"/>
    <w:rsid w:val="00784933"/>
    <w:rsid w:val="00784F17"/>
    <w:rsid w:val="007856DE"/>
    <w:rsid w:val="0078572D"/>
    <w:rsid w:val="007858BA"/>
    <w:rsid w:val="00785DA1"/>
    <w:rsid w:val="00785F30"/>
    <w:rsid w:val="00786852"/>
    <w:rsid w:val="007869D3"/>
    <w:rsid w:val="00786A46"/>
    <w:rsid w:val="0079017A"/>
    <w:rsid w:val="007904C9"/>
    <w:rsid w:val="0079085D"/>
    <w:rsid w:val="0079087D"/>
    <w:rsid w:val="007909CD"/>
    <w:rsid w:val="00790B21"/>
    <w:rsid w:val="00790B82"/>
    <w:rsid w:val="007910D0"/>
    <w:rsid w:val="00792AE4"/>
    <w:rsid w:val="00792FAB"/>
    <w:rsid w:val="0079331C"/>
    <w:rsid w:val="00793D37"/>
    <w:rsid w:val="00793E47"/>
    <w:rsid w:val="00793F35"/>
    <w:rsid w:val="00794F5F"/>
    <w:rsid w:val="00795783"/>
    <w:rsid w:val="0079673F"/>
    <w:rsid w:val="00796A1D"/>
    <w:rsid w:val="00796BA0"/>
    <w:rsid w:val="00797A3E"/>
    <w:rsid w:val="007A0547"/>
    <w:rsid w:val="007A076C"/>
    <w:rsid w:val="007A0B0F"/>
    <w:rsid w:val="007A0C92"/>
    <w:rsid w:val="007A1070"/>
    <w:rsid w:val="007A1407"/>
    <w:rsid w:val="007A1810"/>
    <w:rsid w:val="007A1A63"/>
    <w:rsid w:val="007A1A8C"/>
    <w:rsid w:val="007A222B"/>
    <w:rsid w:val="007A2352"/>
    <w:rsid w:val="007A2A4A"/>
    <w:rsid w:val="007A2C59"/>
    <w:rsid w:val="007A31E7"/>
    <w:rsid w:val="007A3A53"/>
    <w:rsid w:val="007A3C21"/>
    <w:rsid w:val="007A41D5"/>
    <w:rsid w:val="007A43D1"/>
    <w:rsid w:val="007A449D"/>
    <w:rsid w:val="007A45DF"/>
    <w:rsid w:val="007A4DE8"/>
    <w:rsid w:val="007A521A"/>
    <w:rsid w:val="007A6523"/>
    <w:rsid w:val="007A7C34"/>
    <w:rsid w:val="007B001F"/>
    <w:rsid w:val="007B0C4F"/>
    <w:rsid w:val="007B1072"/>
    <w:rsid w:val="007B12F6"/>
    <w:rsid w:val="007B151D"/>
    <w:rsid w:val="007B1C56"/>
    <w:rsid w:val="007B228F"/>
    <w:rsid w:val="007B2DDB"/>
    <w:rsid w:val="007B3160"/>
    <w:rsid w:val="007B3E79"/>
    <w:rsid w:val="007B40E3"/>
    <w:rsid w:val="007B412B"/>
    <w:rsid w:val="007B49AC"/>
    <w:rsid w:val="007B552C"/>
    <w:rsid w:val="007B5A0D"/>
    <w:rsid w:val="007B7501"/>
    <w:rsid w:val="007B7525"/>
    <w:rsid w:val="007C06CC"/>
    <w:rsid w:val="007C0DCD"/>
    <w:rsid w:val="007C0FB3"/>
    <w:rsid w:val="007C129A"/>
    <w:rsid w:val="007C15D7"/>
    <w:rsid w:val="007C19D7"/>
    <w:rsid w:val="007C21FB"/>
    <w:rsid w:val="007C248B"/>
    <w:rsid w:val="007C29E1"/>
    <w:rsid w:val="007C308C"/>
    <w:rsid w:val="007C3883"/>
    <w:rsid w:val="007C5062"/>
    <w:rsid w:val="007C5898"/>
    <w:rsid w:val="007C5BBB"/>
    <w:rsid w:val="007C5CE4"/>
    <w:rsid w:val="007C7D82"/>
    <w:rsid w:val="007C7F61"/>
    <w:rsid w:val="007D0403"/>
    <w:rsid w:val="007D0582"/>
    <w:rsid w:val="007D0605"/>
    <w:rsid w:val="007D070C"/>
    <w:rsid w:val="007D0C41"/>
    <w:rsid w:val="007D0DAE"/>
    <w:rsid w:val="007D10EA"/>
    <w:rsid w:val="007D1232"/>
    <w:rsid w:val="007D14C0"/>
    <w:rsid w:val="007D1EA8"/>
    <w:rsid w:val="007D3CA5"/>
    <w:rsid w:val="007D45E7"/>
    <w:rsid w:val="007D481D"/>
    <w:rsid w:val="007D4A9D"/>
    <w:rsid w:val="007D5096"/>
    <w:rsid w:val="007D596D"/>
    <w:rsid w:val="007D5BF0"/>
    <w:rsid w:val="007D6205"/>
    <w:rsid w:val="007D62D8"/>
    <w:rsid w:val="007D6C2A"/>
    <w:rsid w:val="007D6D2F"/>
    <w:rsid w:val="007D70BC"/>
    <w:rsid w:val="007D7279"/>
    <w:rsid w:val="007D7C31"/>
    <w:rsid w:val="007D7CEC"/>
    <w:rsid w:val="007E0583"/>
    <w:rsid w:val="007E0720"/>
    <w:rsid w:val="007E075C"/>
    <w:rsid w:val="007E0E74"/>
    <w:rsid w:val="007E0EC1"/>
    <w:rsid w:val="007E21FC"/>
    <w:rsid w:val="007E304A"/>
    <w:rsid w:val="007E31FE"/>
    <w:rsid w:val="007E392C"/>
    <w:rsid w:val="007E3DAA"/>
    <w:rsid w:val="007E415B"/>
    <w:rsid w:val="007E4FA6"/>
    <w:rsid w:val="007E5095"/>
    <w:rsid w:val="007E5E61"/>
    <w:rsid w:val="007E5EC6"/>
    <w:rsid w:val="007E78A3"/>
    <w:rsid w:val="007E7E7B"/>
    <w:rsid w:val="007F0075"/>
    <w:rsid w:val="007F08F1"/>
    <w:rsid w:val="007F2FA5"/>
    <w:rsid w:val="007F33E6"/>
    <w:rsid w:val="007F3E26"/>
    <w:rsid w:val="007F4039"/>
    <w:rsid w:val="007F60C9"/>
    <w:rsid w:val="007F69B7"/>
    <w:rsid w:val="007F702E"/>
    <w:rsid w:val="007F7398"/>
    <w:rsid w:val="008004FB"/>
    <w:rsid w:val="00800A5C"/>
    <w:rsid w:val="00800C64"/>
    <w:rsid w:val="00800EAC"/>
    <w:rsid w:val="00801026"/>
    <w:rsid w:val="008010BA"/>
    <w:rsid w:val="00801511"/>
    <w:rsid w:val="0080190A"/>
    <w:rsid w:val="00801CEC"/>
    <w:rsid w:val="00801D07"/>
    <w:rsid w:val="00802D61"/>
    <w:rsid w:val="008035BD"/>
    <w:rsid w:val="00803DD9"/>
    <w:rsid w:val="00803EC5"/>
    <w:rsid w:val="008044D4"/>
    <w:rsid w:val="0080485E"/>
    <w:rsid w:val="00804A66"/>
    <w:rsid w:val="00804AF6"/>
    <w:rsid w:val="008058FA"/>
    <w:rsid w:val="00805E21"/>
    <w:rsid w:val="008063BF"/>
    <w:rsid w:val="008064D6"/>
    <w:rsid w:val="008064FE"/>
    <w:rsid w:val="008067FA"/>
    <w:rsid w:val="0080684A"/>
    <w:rsid w:val="00807022"/>
    <w:rsid w:val="00807240"/>
    <w:rsid w:val="0080730B"/>
    <w:rsid w:val="0080782A"/>
    <w:rsid w:val="00807DF9"/>
    <w:rsid w:val="00810C5E"/>
    <w:rsid w:val="00810EF5"/>
    <w:rsid w:val="00811006"/>
    <w:rsid w:val="008110C9"/>
    <w:rsid w:val="00811D7C"/>
    <w:rsid w:val="00812012"/>
    <w:rsid w:val="00812951"/>
    <w:rsid w:val="0081305F"/>
    <w:rsid w:val="00813558"/>
    <w:rsid w:val="00813826"/>
    <w:rsid w:val="00814371"/>
    <w:rsid w:val="00814C6A"/>
    <w:rsid w:val="00814EEB"/>
    <w:rsid w:val="0081508C"/>
    <w:rsid w:val="0081513D"/>
    <w:rsid w:val="00815F0F"/>
    <w:rsid w:val="0081663F"/>
    <w:rsid w:val="00816865"/>
    <w:rsid w:val="008170F8"/>
    <w:rsid w:val="00817671"/>
    <w:rsid w:val="0082058D"/>
    <w:rsid w:val="00820821"/>
    <w:rsid w:val="00821086"/>
    <w:rsid w:val="008213AF"/>
    <w:rsid w:val="00821692"/>
    <w:rsid w:val="00821C77"/>
    <w:rsid w:val="0082274C"/>
    <w:rsid w:val="00822868"/>
    <w:rsid w:val="0082368F"/>
    <w:rsid w:val="008237AA"/>
    <w:rsid w:val="00824358"/>
    <w:rsid w:val="0082454B"/>
    <w:rsid w:val="00824BBC"/>
    <w:rsid w:val="00825540"/>
    <w:rsid w:val="00825B88"/>
    <w:rsid w:val="00826265"/>
    <w:rsid w:val="008264AA"/>
    <w:rsid w:val="00826554"/>
    <w:rsid w:val="0082656C"/>
    <w:rsid w:val="008267D4"/>
    <w:rsid w:val="00826AA5"/>
    <w:rsid w:val="00827945"/>
    <w:rsid w:val="00827B10"/>
    <w:rsid w:val="00827D62"/>
    <w:rsid w:val="00830914"/>
    <w:rsid w:val="00830FA9"/>
    <w:rsid w:val="0083132D"/>
    <w:rsid w:val="00831CEC"/>
    <w:rsid w:val="008320A3"/>
    <w:rsid w:val="00832292"/>
    <w:rsid w:val="00832C69"/>
    <w:rsid w:val="00832DE9"/>
    <w:rsid w:val="00833370"/>
    <w:rsid w:val="008340A7"/>
    <w:rsid w:val="00834526"/>
    <w:rsid w:val="008346AD"/>
    <w:rsid w:val="0083565D"/>
    <w:rsid w:val="008358B9"/>
    <w:rsid w:val="008364DD"/>
    <w:rsid w:val="00836F95"/>
    <w:rsid w:val="0083739F"/>
    <w:rsid w:val="008378FD"/>
    <w:rsid w:val="008379D0"/>
    <w:rsid w:val="00837A64"/>
    <w:rsid w:val="00840430"/>
    <w:rsid w:val="008414F6"/>
    <w:rsid w:val="00841F8B"/>
    <w:rsid w:val="0084229F"/>
    <w:rsid w:val="008427CB"/>
    <w:rsid w:val="00842E78"/>
    <w:rsid w:val="00843499"/>
    <w:rsid w:val="00843788"/>
    <w:rsid w:val="00843A57"/>
    <w:rsid w:val="0084437F"/>
    <w:rsid w:val="0084452F"/>
    <w:rsid w:val="00844713"/>
    <w:rsid w:val="00844BE7"/>
    <w:rsid w:val="00845331"/>
    <w:rsid w:val="0084549F"/>
    <w:rsid w:val="008456F7"/>
    <w:rsid w:val="00845804"/>
    <w:rsid w:val="00845D08"/>
    <w:rsid w:val="00845DFD"/>
    <w:rsid w:val="008460E4"/>
    <w:rsid w:val="00846232"/>
    <w:rsid w:val="00846EDA"/>
    <w:rsid w:val="00847ED7"/>
    <w:rsid w:val="008504D5"/>
    <w:rsid w:val="00850570"/>
    <w:rsid w:val="00850D94"/>
    <w:rsid w:val="008517A7"/>
    <w:rsid w:val="00851DE0"/>
    <w:rsid w:val="008526F7"/>
    <w:rsid w:val="0085320A"/>
    <w:rsid w:val="008541E3"/>
    <w:rsid w:val="00854452"/>
    <w:rsid w:val="00854F2D"/>
    <w:rsid w:val="00855C20"/>
    <w:rsid w:val="008564E6"/>
    <w:rsid w:val="008567DE"/>
    <w:rsid w:val="00856DAE"/>
    <w:rsid w:val="00857918"/>
    <w:rsid w:val="00857B6B"/>
    <w:rsid w:val="008600F3"/>
    <w:rsid w:val="00860612"/>
    <w:rsid w:val="0086075F"/>
    <w:rsid w:val="008608ED"/>
    <w:rsid w:val="00861776"/>
    <w:rsid w:val="00861ABD"/>
    <w:rsid w:val="00861EE2"/>
    <w:rsid w:val="00861F61"/>
    <w:rsid w:val="0086228C"/>
    <w:rsid w:val="00862675"/>
    <w:rsid w:val="0086300B"/>
    <w:rsid w:val="00863A50"/>
    <w:rsid w:val="00864622"/>
    <w:rsid w:val="008649B6"/>
    <w:rsid w:val="0086534E"/>
    <w:rsid w:val="008657DA"/>
    <w:rsid w:val="00865C8C"/>
    <w:rsid w:val="00865F3C"/>
    <w:rsid w:val="00865F60"/>
    <w:rsid w:val="0086670F"/>
    <w:rsid w:val="00866ECD"/>
    <w:rsid w:val="0086767B"/>
    <w:rsid w:val="008676C7"/>
    <w:rsid w:val="008703C6"/>
    <w:rsid w:val="008709B8"/>
    <w:rsid w:val="00870D93"/>
    <w:rsid w:val="00870F70"/>
    <w:rsid w:val="00871BE0"/>
    <w:rsid w:val="00871F11"/>
    <w:rsid w:val="00872017"/>
    <w:rsid w:val="00872234"/>
    <w:rsid w:val="00872592"/>
    <w:rsid w:val="008730B4"/>
    <w:rsid w:val="00873ACC"/>
    <w:rsid w:val="00873B16"/>
    <w:rsid w:val="008742C3"/>
    <w:rsid w:val="008743DA"/>
    <w:rsid w:val="0087453D"/>
    <w:rsid w:val="008746AA"/>
    <w:rsid w:val="008749E0"/>
    <w:rsid w:val="00874A01"/>
    <w:rsid w:val="00874A85"/>
    <w:rsid w:val="00874AA0"/>
    <w:rsid w:val="00874E96"/>
    <w:rsid w:val="008756C4"/>
    <w:rsid w:val="00876217"/>
    <w:rsid w:val="008763CE"/>
    <w:rsid w:val="00876655"/>
    <w:rsid w:val="008769E0"/>
    <w:rsid w:val="0087777B"/>
    <w:rsid w:val="00877A04"/>
    <w:rsid w:val="00880746"/>
    <w:rsid w:val="00881114"/>
    <w:rsid w:val="00881AFC"/>
    <w:rsid w:val="00881B0D"/>
    <w:rsid w:val="00881C63"/>
    <w:rsid w:val="00881F26"/>
    <w:rsid w:val="00882BD8"/>
    <w:rsid w:val="00882C61"/>
    <w:rsid w:val="00883ECB"/>
    <w:rsid w:val="00884770"/>
    <w:rsid w:val="00884907"/>
    <w:rsid w:val="00884A76"/>
    <w:rsid w:val="00884AB4"/>
    <w:rsid w:val="00884D2D"/>
    <w:rsid w:val="008851B1"/>
    <w:rsid w:val="00885EC7"/>
    <w:rsid w:val="00886122"/>
    <w:rsid w:val="0088616D"/>
    <w:rsid w:val="0088630A"/>
    <w:rsid w:val="0088699D"/>
    <w:rsid w:val="00886E10"/>
    <w:rsid w:val="0088704B"/>
    <w:rsid w:val="00887384"/>
    <w:rsid w:val="00887BC7"/>
    <w:rsid w:val="00887D03"/>
    <w:rsid w:val="008901FD"/>
    <w:rsid w:val="0089027A"/>
    <w:rsid w:val="00890D09"/>
    <w:rsid w:val="00891A43"/>
    <w:rsid w:val="00891AB8"/>
    <w:rsid w:val="00891EDD"/>
    <w:rsid w:val="0089202D"/>
    <w:rsid w:val="0089246F"/>
    <w:rsid w:val="008924A7"/>
    <w:rsid w:val="008934A0"/>
    <w:rsid w:val="00894AEF"/>
    <w:rsid w:val="00895438"/>
    <w:rsid w:val="00895603"/>
    <w:rsid w:val="00895857"/>
    <w:rsid w:val="00895DD2"/>
    <w:rsid w:val="00895E82"/>
    <w:rsid w:val="00896CF2"/>
    <w:rsid w:val="00896D25"/>
    <w:rsid w:val="008A0DD5"/>
    <w:rsid w:val="008A2554"/>
    <w:rsid w:val="008A3572"/>
    <w:rsid w:val="008A38A6"/>
    <w:rsid w:val="008A396F"/>
    <w:rsid w:val="008A3B34"/>
    <w:rsid w:val="008A44F5"/>
    <w:rsid w:val="008A4778"/>
    <w:rsid w:val="008A4CEE"/>
    <w:rsid w:val="008A54AC"/>
    <w:rsid w:val="008A5510"/>
    <w:rsid w:val="008A55B0"/>
    <w:rsid w:val="008A5915"/>
    <w:rsid w:val="008A5B41"/>
    <w:rsid w:val="008A5E51"/>
    <w:rsid w:val="008A5EE5"/>
    <w:rsid w:val="008A6252"/>
    <w:rsid w:val="008A662A"/>
    <w:rsid w:val="008A6D9E"/>
    <w:rsid w:val="008A6EA9"/>
    <w:rsid w:val="008A7252"/>
    <w:rsid w:val="008A7B0A"/>
    <w:rsid w:val="008B0096"/>
    <w:rsid w:val="008B071C"/>
    <w:rsid w:val="008B0C91"/>
    <w:rsid w:val="008B0EA0"/>
    <w:rsid w:val="008B0F59"/>
    <w:rsid w:val="008B1C42"/>
    <w:rsid w:val="008B2F08"/>
    <w:rsid w:val="008B336D"/>
    <w:rsid w:val="008B3804"/>
    <w:rsid w:val="008B414B"/>
    <w:rsid w:val="008B4231"/>
    <w:rsid w:val="008B46F7"/>
    <w:rsid w:val="008B61E5"/>
    <w:rsid w:val="008B6BF5"/>
    <w:rsid w:val="008B7BC1"/>
    <w:rsid w:val="008C05D9"/>
    <w:rsid w:val="008C0657"/>
    <w:rsid w:val="008C1512"/>
    <w:rsid w:val="008C1761"/>
    <w:rsid w:val="008C195D"/>
    <w:rsid w:val="008C1B76"/>
    <w:rsid w:val="008C20DE"/>
    <w:rsid w:val="008C2183"/>
    <w:rsid w:val="008C24DC"/>
    <w:rsid w:val="008C28B0"/>
    <w:rsid w:val="008C28E8"/>
    <w:rsid w:val="008C2E22"/>
    <w:rsid w:val="008C2EF9"/>
    <w:rsid w:val="008C2FEE"/>
    <w:rsid w:val="008C3219"/>
    <w:rsid w:val="008C3B7B"/>
    <w:rsid w:val="008C3BEE"/>
    <w:rsid w:val="008C4CAB"/>
    <w:rsid w:val="008C5363"/>
    <w:rsid w:val="008C6268"/>
    <w:rsid w:val="008C6269"/>
    <w:rsid w:val="008C6919"/>
    <w:rsid w:val="008C6CBF"/>
    <w:rsid w:val="008C77CE"/>
    <w:rsid w:val="008D08DD"/>
    <w:rsid w:val="008D0BE1"/>
    <w:rsid w:val="008D1D57"/>
    <w:rsid w:val="008D2147"/>
    <w:rsid w:val="008D23A5"/>
    <w:rsid w:val="008D2A4C"/>
    <w:rsid w:val="008D3035"/>
    <w:rsid w:val="008D3063"/>
    <w:rsid w:val="008D3568"/>
    <w:rsid w:val="008D35AE"/>
    <w:rsid w:val="008D3F6E"/>
    <w:rsid w:val="008D421C"/>
    <w:rsid w:val="008D45C6"/>
    <w:rsid w:val="008D610A"/>
    <w:rsid w:val="008D68B4"/>
    <w:rsid w:val="008D71B7"/>
    <w:rsid w:val="008D763B"/>
    <w:rsid w:val="008D7F3E"/>
    <w:rsid w:val="008E017C"/>
    <w:rsid w:val="008E03D2"/>
    <w:rsid w:val="008E1118"/>
    <w:rsid w:val="008E12C1"/>
    <w:rsid w:val="008E13AA"/>
    <w:rsid w:val="008E195E"/>
    <w:rsid w:val="008E2E0A"/>
    <w:rsid w:val="008E2EB8"/>
    <w:rsid w:val="008E39BD"/>
    <w:rsid w:val="008E3BA2"/>
    <w:rsid w:val="008E428B"/>
    <w:rsid w:val="008E438E"/>
    <w:rsid w:val="008E480D"/>
    <w:rsid w:val="008E4A25"/>
    <w:rsid w:val="008E5B82"/>
    <w:rsid w:val="008E5C53"/>
    <w:rsid w:val="008E5CFE"/>
    <w:rsid w:val="008E6672"/>
    <w:rsid w:val="008E724F"/>
    <w:rsid w:val="008F0727"/>
    <w:rsid w:val="008F0B49"/>
    <w:rsid w:val="008F1307"/>
    <w:rsid w:val="008F16D5"/>
    <w:rsid w:val="008F25CF"/>
    <w:rsid w:val="008F26D0"/>
    <w:rsid w:val="008F284D"/>
    <w:rsid w:val="008F3CF0"/>
    <w:rsid w:val="008F4366"/>
    <w:rsid w:val="008F4626"/>
    <w:rsid w:val="008F4B20"/>
    <w:rsid w:val="008F5182"/>
    <w:rsid w:val="008F6B4D"/>
    <w:rsid w:val="008F6C97"/>
    <w:rsid w:val="008F6F6D"/>
    <w:rsid w:val="008F6F7B"/>
    <w:rsid w:val="008F745C"/>
    <w:rsid w:val="008F78AA"/>
    <w:rsid w:val="0090115B"/>
    <w:rsid w:val="009016EE"/>
    <w:rsid w:val="009018C1"/>
    <w:rsid w:val="0090200F"/>
    <w:rsid w:val="00902107"/>
    <w:rsid w:val="0090351B"/>
    <w:rsid w:val="009037E8"/>
    <w:rsid w:val="00903B1D"/>
    <w:rsid w:val="00904C94"/>
    <w:rsid w:val="0090510F"/>
    <w:rsid w:val="00905217"/>
    <w:rsid w:val="00905402"/>
    <w:rsid w:val="0090567A"/>
    <w:rsid w:val="00905F36"/>
    <w:rsid w:val="009060E8"/>
    <w:rsid w:val="00906324"/>
    <w:rsid w:val="00906D74"/>
    <w:rsid w:val="00907CC8"/>
    <w:rsid w:val="00907DB2"/>
    <w:rsid w:val="00907EE4"/>
    <w:rsid w:val="00907F7A"/>
    <w:rsid w:val="0091025A"/>
    <w:rsid w:val="009126DA"/>
    <w:rsid w:val="00912B59"/>
    <w:rsid w:val="00912DC5"/>
    <w:rsid w:val="00913051"/>
    <w:rsid w:val="009139A7"/>
    <w:rsid w:val="00913F0E"/>
    <w:rsid w:val="00914207"/>
    <w:rsid w:val="00914748"/>
    <w:rsid w:val="00914CC0"/>
    <w:rsid w:val="00914DC1"/>
    <w:rsid w:val="00914F66"/>
    <w:rsid w:val="0091569B"/>
    <w:rsid w:val="00915A78"/>
    <w:rsid w:val="0091679A"/>
    <w:rsid w:val="00916E6D"/>
    <w:rsid w:val="009172CE"/>
    <w:rsid w:val="0091760E"/>
    <w:rsid w:val="00917DAC"/>
    <w:rsid w:val="009203C3"/>
    <w:rsid w:val="00920840"/>
    <w:rsid w:val="00921CBF"/>
    <w:rsid w:val="00921F0D"/>
    <w:rsid w:val="00921F4D"/>
    <w:rsid w:val="009221C3"/>
    <w:rsid w:val="00922274"/>
    <w:rsid w:val="0092380F"/>
    <w:rsid w:val="00923C3D"/>
    <w:rsid w:val="00923FCE"/>
    <w:rsid w:val="00924339"/>
    <w:rsid w:val="00924CFB"/>
    <w:rsid w:val="00924FEE"/>
    <w:rsid w:val="00926023"/>
    <w:rsid w:val="009262B5"/>
    <w:rsid w:val="00926CAE"/>
    <w:rsid w:val="00926D03"/>
    <w:rsid w:val="0092729B"/>
    <w:rsid w:val="009272B0"/>
    <w:rsid w:val="00927701"/>
    <w:rsid w:val="009277AC"/>
    <w:rsid w:val="00927B60"/>
    <w:rsid w:val="00927FA4"/>
    <w:rsid w:val="009318C2"/>
    <w:rsid w:val="009319AE"/>
    <w:rsid w:val="00931BBA"/>
    <w:rsid w:val="009320E5"/>
    <w:rsid w:val="00932141"/>
    <w:rsid w:val="0093256C"/>
    <w:rsid w:val="00932DF9"/>
    <w:rsid w:val="00932EFC"/>
    <w:rsid w:val="009341C1"/>
    <w:rsid w:val="00934A91"/>
    <w:rsid w:val="00934C1C"/>
    <w:rsid w:val="00934E77"/>
    <w:rsid w:val="00935525"/>
    <w:rsid w:val="00935AC5"/>
    <w:rsid w:val="00935ACD"/>
    <w:rsid w:val="00935F2D"/>
    <w:rsid w:val="00936F84"/>
    <w:rsid w:val="00937682"/>
    <w:rsid w:val="009378DA"/>
    <w:rsid w:val="00941463"/>
    <w:rsid w:val="00941790"/>
    <w:rsid w:val="00942A59"/>
    <w:rsid w:val="009431C5"/>
    <w:rsid w:val="00943568"/>
    <w:rsid w:val="009436EC"/>
    <w:rsid w:val="009437D4"/>
    <w:rsid w:val="00943F7E"/>
    <w:rsid w:val="009440A1"/>
    <w:rsid w:val="009444BE"/>
    <w:rsid w:val="009444C3"/>
    <w:rsid w:val="009447C5"/>
    <w:rsid w:val="0094522F"/>
    <w:rsid w:val="00945681"/>
    <w:rsid w:val="00945CDA"/>
    <w:rsid w:val="00945DBC"/>
    <w:rsid w:val="00945E2A"/>
    <w:rsid w:val="00945F89"/>
    <w:rsid w:val="009460CA"/>
    <w:rsid w:val="00946514"/>
    <w:rsid w:val="0094656E"/>
    <w:rsid w:val="00946948"/>
    <w:rsid w:val="00947D8A"/>
    <w:rsid w:val="00950DB3"/>
    <w:rsid w:val="0095134A"/>
    <w:rsid w:val="0095164D"/>
    <w:rsid w:val="009518DE"/>
    <w:rsid w:val="00953BCA"/>
    <w:rsid w:val="009546D3"/>
    <w:rsid w:val="0095519D"/>
    <w:rsid w:val="00955321"/>
    <w:rsid w:val="009553F4"/>
    <w:rsid w:val="0095548C"/>
    <w:rsid w:val="00955725"/>
    <w:rsid w:val="00955995"/>
    <w:rsid w:val="00955F6F"/>
    <w:rsid w:val="00956457"/>
    <w:rsid w:val="00956BB9"/>
    <w:rsid w:val="00956FC5"/>
    <w:rsid w:val="00957166"/>
    <w:rsid w:val="0095749D"/>
    <w:rsid w:val="00957A4E"/>
    <w:rsid w:val="00957B40"/>
    <w:rsid w:val="00957ECF"/>
    <w:rsid w:val="009604E4"/>
    <w:rsid w:val="00960972"/>
    <w:rsid w:val="0096121B"/>
    <w:rsid w:val="00961237"/>
    <w:rsid w:val="0096210E"/>
    <w:rsid w:val="009624CE"/>
    <w:rsid w:val="009629EF"/>
    <w:rsid w:val="00962AF2"/>
    <w:rsid w:val="00962D18"/>
    <w:rsid w:val="00962D92"/>
    <w:rsid w:val="009631CB"/>
    <w:rsid w:val="009636F5"/>
    <w:rsid w:val="0096393A"/>
    <w:rsid w:val="00963962"/>
    <w:rsid w:val="0096435A"/>
    <w:rsid w:val="00964389"/>
    <w:rsid w:val="00964994"/>
    <w:rsid w:val="00964DC1"/>
    <w:rsid w:val="0096505E"/>
    <w:rsid w:val="0096527A"/>
    <w:rsid w:val="00965E60"/>
    <w:rsid w:val="009660A7"/>
    <w:rsid w:val="00966D8B"/>
    <w:rsid w:val="00966EFD"/>
    <w:rsid w:val="00966FCF"/>
    <w:rsid w:val="0096757E"/>
    <w:rsid w:val="009678B6"/>
    <w:rsid w:val="009701B4"/>
    <w:rsid w:val="009708EE"/>
    <w:rsid w:val="00971395"/>
    <w:rsid w:val="009719C5"/>
    <w:rsid w:val="00972E19"/>
    <w:rsid w:val="00973489"/>
    <w:rsid w:val="00973E08"/>
    <w:rsid w:val="00973EF9"/>
    <w:rsid w:val="00973F06"/>
    <w:rsid w:val="00974067"/>
    <w:rsid w:val="009740BB"/>
    <w:rsid w:val="00974B9D"/>
    <w:rsid w:val="00974CCC"/>
    <w:rsid w:val="00975243"/>
    <w:rsid w:val="00975252"/>
    <w:rsid w:val="009756C5"/>
    <w:rsid w:val="00975B81"/>
    <w:rsid w:val="00975D90"/>
    <w:rsid w:val="009766CB"/>
    <w:rsid w:val="00977168"/>
    <w:rsid w:val="009803BB"/>
    <w:rsid w:val="009813F4"/>
    <w:rsid w:val="00981D7E"/>
    <w:rsid w:val="009820A2"/>
    <w:rsid w:val="009820F9"/>
    <w:rsid w:val="00982F3C"/>
    <w:rsid w:val="00984F3F"/>
    <w:rsid w:val="0098566A"/>
    <w:rsid w:val="00985843"/>
    <w:rsid w:val="00985B1B"/>
    <w:rsid w:val="00985E06"/>
    <w:rsid w:val="009869C9"/>
    <w:rsid w:val="0098729F"/>
    <w:rsid w:val="00987D63"/>
    <w:rsid w:val="00987E4B"/>
    <w:rsid w:val="0099013E"/>
    <w:rsid w:val="00991171"/>
    <w:rsid w:val="009917A8"/>
    <w:rsid w:val="009922B9"/>
    <w:rsid w:val="0099255E"/>
    <w:rsid w:val="009934E1"/>
    <w:rsid w:val="0099365E"/>
    <w:rsid w:val="0099370B"/>
    <w:rsid w:val="0099389F"/>
    <w:rsid w:val="00993A4F"/>
    <w:rsid w:val="00993A80"/>
    <w:rsid w:val="00993BE8"/>
    <w:rsid w:val="009946EB"/>
    <w:rsid w:val="00994C3D"/>
    <w:rsid w:val="009954D1"/>
    <w:rsid w:val="009956F5"/>
    <w:rsid w:val="009967E9"/>
    <w:rsid w:val="009A02AF"/>
    <w:rsid w:val="009A122E"/>
    <w:rsid w:val="009A1E39"/>
    <w:rsid w:val="009A1F0A"/>
    <w:rsid w:val="009A218B"/>
    <w:rsid w:val="009A22FD"/>
    <w:rsid w:val="009A2917"/>
    <w:rsid w:val="009A2E37"/>
    <w:rsid w:val="009A2F92"/>
    <w:rsid w:val="009A32FE"/>
    <w:rsid w:val="009A3936"/>
    <w:rsid w:val="009A3B4A"/>
    <w:rsid w:val="009A3BB0"/>
    <w:rsid w:val="009A3D3E"/>
    <w:rsid w:val="009A3D8A"/>
    <w:rsid w:val="009A3EAC"/>
    <w:rsid w:val="009A3EE8"/>
    <w:rsid w:val="009A43F8"/>
    <w:rsid w:val="009A49EA"/>
    <w:rsid w:val="009A4E0C"/>
    <w:rsid w:val="009A55D8"/>
    <w:rsid w:val="009A58DC"/>
    <w:rsid w:val="009A5E5E"/>
    <w:rsid w:val="009A6435"/>
    <w:rsid w:val="009A6C00"/>
    <w:rsid w:val="009A77DD"/>
    <w:rsid w:val="009A7C7D"/>
    <w:rsid w:val="009B05E0"/>
    <w:rsid w:val="009B0B37"/>
    <w:rsid w:val="009B0D0A"/>
    <w:rsid w:val="009B1F76"/>
    <w:rsid w:val="009B27C8"/>
    <w:rsid w:val="009B2C63"/>
    <w:rsid w:val="009B2D3E"/>
    <w:rsid w:val="009B2D62"/>
    <w:rsid w:val="009B303D"/>
    <w:rsid w:val="009B30B2"/>
    <w:rsid w:val="009B3A40"/>
    <w:rsid w:val="009B3B65"/>
    <w:rsid w:val="009B4519"/>
    <w:rsid w:val="009B55E2"/>
    <w:rsid w:val="009B5881"/>
    <w:rsid w:val="009B596D"/>
    <w:rsid w:val="009B5F5D"/>
    <w:rsid w:val="009B628A"/>
    <w:rsid w:val="009B62B5"/>
    <w:rsid w:val="009B6C2C"/>
    <w:rsid w:val="009B7B01"/>
    <w:rsid w:val="009B7D61"/>
    <w:rsid w:val="009C0F46"/>
    <w:rsid w:val="009C1E69"/>
    <w:rsid w:val="009C24B5"/>
    <w:rsid w:val="009C2DCA"/>
    <w:rsid w:val="009C3DF7"/>
    <w:rsid w:val="009C41FE"/>
    <w:rsid w:val="009C43FB"/>
    <w:rsid w:val="009C4709"/>
    <w:rsid w:val="009C5151"/>
    <w:rsid w:val="009C55E1"/>
    <w:rsid w:val="009C5875"/>
    <w:rsid w:val="009C635F"/>
    <w:rsid w:val="009C6DB9"/>
    <w:rsid w:val="009C71D4"/>
    <w:rsid w:val="009D0761"/>
    <w:rsid w:val="009D144C"/>
    <w:rsid w:val="009D192C"/>
    <w:rsid w:val="009D292A"/>
    <w:rsid w:val="009D2A2F"/>
    <w:rsid w:val="009D3D4B"/>
    <w:rsid w:val="009D4081"/>
    <w:rsid w:val="009D4527"/>
    <w:rsid w:val="009D4EC7"/>
    <w:rsid w:val="009D50D0"/>
    <w:rsid w:val="009D54D1"/>
    <w:rsid w:val="009D5BB3"/>
    <w:rsid w:val="009D7897"/>
    <w:rsid w:val="009D7C46"/>
    <w:rsid w:val="009E0997"/>
    <w:rsid w:val="009E09B4"/>
    <w:rsid w:val="009E1BDF"/>
    <w:rsid w:val="009E1D65"/>
    <w:rsid w:val="009E247B"/>
    <w:rsid w:val="009E2D5B"/>
    <w:rsid w:val="009E3000"/>
    <w:rsid w:val="009E348F"/>
    <w:rsid w:val="009E3B68"/>
    <w:rsid w:val="009E3D01"/>
    <w:rsid w:val="009E4090"/>
    <w:rsid w:val="009E4424"/>
    <w:rsid w:val="009E4F85"/>
    <w:rsid w:val="009E5468"/>
    <w:rsid w:val="009E547B"/>
    <w:rsid w:val="009E5A9F"/>
    <w:rsid w:val="009E5D08"/>
    <w:rsid w:val="009E6A0D"/>
    <w:rsid w:val="009F0320"/>
    <w:rsid w:val="009F0846"/>
    <w:rsid w:val="009F0ADF"/>
    <w:rsid w:val="009F0B2D"/>
    <w:rsid w:val="009F24AF"/>
    <w:rsid w:val="009F2910"/>
    <w:rsid w:val="009F2973"/>
    <w:rsid w:val="009F4FED"/>
    <w:rsid w:val="009F5D4F"/>
    <w:rsid w:val="009F5D75"/>
    <w:rsid w:val="009F636B"/>
    <w:rsid w:val="009F6FDF"/>
    <w:rsid w:val="009F7211"/>
    <w:rsid w:val="00A00205"/>
    <w:rsid w:val="00A009BE"/>
    <w:rsid w:val="00A00F85"/>
    <w:rsid w:val="00A0176A"/>
    <w:rsid w:val="00A01802"/>
    <w:rsid w:val="00A020D6"/>
    <w:rsid w:val="00A02E8C"/>
    <w:rsid w:val="00A03126"/>
    <w:rsid w:val="00A03316"/>
    <w:rsid w:val="00A03F7A"/>
    <w:rsid w:val="00A04529"/>
    <w:rsid w:val="00A048BA"/>
    <w:rsid w:val="00A0494B"/>
    <w:rsid w:val="00A04992"/>
    <w:rsid w:val="00A053D5"/>
    <w:rsid w:val="00A054BF"/>
    <w:rsid w:val="00A0647E"/>
    <w:rsid w:val="00A0660B"/>
    <w:rsid w:val="00A0687A"/>
    <w:rsid w:val="00A07470"/>
    <w:rsid w:val="00A10626"/>
    <w:rsid w:val="00A10749"/>
    <w:rsid w:val="00A11704"/>
    <w:rsid w:val="00A11D9C"/>
    <w:rsid w:val="00A1256B"/>
    <w:rsid w:val="00A12E33"/>
    <w:rsid w:val="00A12F7D"/>
    <w:rsid w:val="00A1395C"/>
    <w:rsid w:val="00A144DB"/>
    <w:rsid w:val="00A15326"/>
    <w:rsid w:val="00A15362"/>
    <w:rsid w:val="00A15A78"/>
    <w:rsid w:val="00A15F10"/>
    <w:rsid w:val="00A16345"/>
    <w:rsid w:val="00A16355"/>
    <w:rsid w:val="00A163B2"/>
    <w:rsid w:val="00A16DE9"/>
    <w:rsid w:val="00A20924"/>
    <w:rsid w:val="00A2198B"/>
    <w:rsid w:val="00A21AD0"/>
    <w:rsid w:val="00A21CD2"/>
    <w:rsid w:val="00A2205C"/>
    <w:rsid w:val="00A2245C"/>
    <w:rsid w:val="00A22A23"/>
    <w:rsid w:val="00A22D6A"/>
    <w:rsid w:val="00A22F1A"/>
    <w:rsid w:val="00A23104"/>
    <w:rsid w:val="00A23C38"/>
    <w:rsid w:val="00A23F22"/>
    <w:rsid w:val="00A24345"/>
    <w:rsid w:val="00A24539"/>
    <w:rsid w:val="00A24576"/>
    <w:rsid w:val="00A2472A"/>
    <w:rsid w:val="00A247BE"/>
    <w:rsid w:val="00A24FE1"/>
    <w:rsid w:val="00A25598"/>
    <w:rsid w:val="00A259A3"/>
    <w:rsid w:val="00A259C6"/>
    <w:rsid w:val="00A25A47"/>
    <w:rsid w:val="00A25BDF"/>
    <w:rsid w:val="00A25BF3"/>
    <w:rsid w:val="00A25EEA"/>
    <w:rsid w:val="00A26092"/>
    <w:rsid w:val="00A26BE3"/>
    <w:rsid w:val="00A26F4B"/>
    <w:rsid w:val="00A271DD"/>
    <w:rsid w:val="00A27338"/>
    <w:rsid w:val="00A2761F"/>
    <w:rsid w:val="00A277FE"/>
    <w:rsid w:val="00A27C4C"/>
    <w:rsid w:val="00A3049B"/>
    <w:rsid w:val="00A304D1"/>
    <w:rsid w:val="00A30CDF"/>
    <w:rsid w:val="00A32ABA"/>
    <w:rsid w:val="00A331EA"/>
    <w:rsid w:val="00A3320F"/>
    <w:rsid w:val="00A33323"/>
    <w:rsid w:val="00A3391B"/>
    <w:rsid w:val="00A33AAC"/>
    <w:rsid w:val="00A34478"/>
    <w:rsid w:val="00A34776"/>
    <w:rsid w:val="00A355FB"/>
    <w:rsid w:val="00A3620C"/>
    <w:rsid w:val="00A364D2"/>
    <w:rsid w:val="00A36528"/>
    <w:rsid w:val="00A36933"/>
    <w:rsid w:val="00A377E6"/>
    <w:rsid w:val="00A40084"/>
    <w:rsid w:val="00A402C3"/>
    <w:rsid w:val="00A41B9E"/>
    <w:rsid w:val="00A41BDA"/>
    <w:rsid w:val="00A41D84"/>
    <w:rsid w:val="00A42651"/>
    <w:rsid w:val="00A428B1"/>
    <w:rsid w:val="00A42A45"/>
    <w:rsid w:val="00A42D47"/>
    <w:rsid w:val="00A430D6"/>
    <w:rsid w:val="00A43740"/>
    <w:rsid w:val="00A44175"/>
    <w:rsid w:val="00A446F7"/>
    <w:rsid w:val="00A44ACD"/>
    <w:rsid w:val="00A45A9A"/>
    <w:rsid w:val="00A46B46"/>
    <w:rsid w:val="00A4701B"/>
    <w:rsid w:val="00A475EC"/>
    <w:rsid w:val="00A47AA5"/>
    <w:rsid w:val="00A5081C"/>
    <w:rsid w:val="00A50B40"/>
    <w:rsid w:val="00A50C12"/>
    <w:rsid w:val="00A511BC"/>
    <w:rsid w:val="00A5130D"/>
    <w:rsid w:val="00A520EF"/>
    <w:rsid w:val="00A524FB"/>
    <w:rsid w:val="00A5264F"/>
    <w:rsid w:val="00A52A70"/>
    <w:rsid w:val="00A52E89"/>
    <w:rsid w:val="00A532A5"/>
    <w:rsid w:val="00A5370B"/>
    <w:rsid w:val="00A53AA1"/>
    <w:rsid w:val="00A53DBD"/>
    <w:rsid w:val="00A53FD9"/>
    <w:rsid w:val="00A53FF3"/>
    <w:rsid w:val="00A541A0"/>
    <w:rsid w:val="00A5442A"/>
    <w:rsid w:val="00A544C5"/>
    <w:rsid w:val="00A5488C"/>
    <w:rsid w:val="00A550AA"/>
    <w:rsid w:val="00A556EA"/>
    <w:rsid w:val="00A57CB6"/>
    <w:rsid w:val="00A604E6"/>
    <w:rsid w:val="00A60862"/>
    <w:rsid w:val="00A60D65"/>
    <w:rsid w:val="00A61F6F"/>
    <w:rsid w:val="00A63222"/>
    <w:rsid w:val="00A63361"/>
    <w:rsid w:val="00A6367B"/>
    <w:rsid w:val="00A65F5C"/>
    <w:rsid w:val="00A66BAF"/>
    <w:rsid w:val="00A66FB5"/>
    <w:rsid w:val="00A675A6"/>
    <w:rsid w:val="00A67CDE"/>
    <w:rsid w:val="00A70463"/>
    <w:rsid w:val="00A7050B"/>
    <w:rsid w:val="00A709D9"/>
    <w:rsid w:val="00A71313"/>
    <w:rsid w:val="00A71A22"/>
    <w:rsid w:val="00A71A8D"/>
    <w:rsid w:val="00A71C35"/>
    <w:rsid w:val="00A72166"/>
    <w:rsid w:val="00A72CEC"/>
    <w:rsid w:val="00A72F62"/>
    <w:rsid w:val="00A72FE2"/>
    <w:rsid w:val="00A73251"/>
    <w:rsid w:val="00A7385A"/>
    <w:rsid w:val="00A739F8"/>
    <w:rsid w:val="00A73AB6"/>
    <w:rsid w:val="00A73C7F"/>
    <w:rsid w:val="00A73DB7"/>
    <w:rsid w:val="00A74374"/>
    <w:rsid w:val="00A74E2D"/>
    <w:rsid w:val="00A751EB"/>
    <w:rsid w:val="00A7549B"/>
    <w:rsid w:val="00A75820"/>
    <w:rsid w:val="00A76BA0"/>
    <w:rsid w:val="00A76BB4"/>
    <w:rsid w:val="00A76ECD"/>
    <w:rsid w:val="00A76F74"/>
    <w:rsid w:val="00A80199"/>
    <w:rsid w:val="00A80CCB"/>
    <w:rsid w:val="00A80F95"/>
    <w:rsid w:val="00A82089"/>
    <w:rsid w:val="00A8313A"/>
    <w:rsid w:val="00A83264"/>
    <w:rsid w:val="00A83D0B"/>
    <w:rsid w:val="00A83E23"/>
    <w:rsid w:val="00A83E9E"/>
    <w:rsid w:val="00A84F0B"/>
    <w:rsid w:val="00A8526D"/>
    <w:rsid w:val="00A8558D"/>
    <w:rsid w:val="00A85B4E"/>
    <w:rsid w:val="00A8604E"/>
    <w:rsid w:val="00A8687A"/>
    <w:rsid w:val="00A86BCB"/>
    <w:rsid w:val="00A873B0"/>
    <w:rsid w:val="00A90158"/>
    <w:rsid w:val="00A9030B"/>
    <w:rsid w:val="00A908C7"/>
    <w:rsid w:val="00A90C57"/>
    <w:rsid w:val="00A911DA"/>
    <w:rsid w:val="00A92A3B"/>
    <w:rsid w:val="00A92B07"/>
    <w:rsid w:val="00A92C47"/>
    <w:rsid w:val="00A93030"/>
    <w:rsid w:val="00A93BD5"/>
    <w:rsid w:val="00A9407C"/>
    <w:rsid w:val="00A94224"/>
    <w:rsid w:val="00A949D0"/>
    <w:rsid w:val="00A963E7"/>
    <w:rsid w:val="00A96A5E"/>
    <w:rsid w:val="00A974CC"/>
    <w:rsid w:val="00A97514"/>
    <w:rsid w:val="00AA01CC"/>
    <w:rsid w:val="00AA085F"/>
    <w:rsid w:val="00AA0BC2"/>
    <w:rsid w:val="00AA0EC4"/>
    <w:rsid w:val="00AA107F"/>
    <w:rsid w:val="00AA1258"/>
    <w:rsid w:val="00AA12B5"/>
    <w:rsid w:val="00AA1652"/>
    <w:rsid w:val="00AA2B5F"/>
    <w:rsid w:val="00AA2E68"/>
    <w:rsid w:val="00AA31DA"/>
    <w:rsid w:val="00AA3A67"/>
    <w:rsid w:val="00AA3BB8"/>
    <w:rsid w:val="00AA3D4B"/>
    <w:rsid w:val="00AA482E"/>
    <w:rsid w:val="00AA4F7D"/>
    <w:rsid w:val="00AA52B0"/>
    <w:rsid w:val="00AA5BB4"/>
    <w:rsid w:val="00AA5FEC"/>
    <w:rsid w:val="00AA694E"/>
    <w:rsid w:val="00AA6A5E"/>
    <w:rsid w:val="00AA6D3E"/>
    <w:rsid w:val="00AA6E65"/>
    <w:rsid w:val="00AA7B83"/>
    <w:rsid w:val="00AA7E20"/>
    <w:rsid w:val="00AA7FB5"/>
    <w:rsid w:val="00AB002F"/>
    <w:rsid w:val="00AB0B8D"/>
    <w:rsid w:val="00AB0EDE"/>
    <w:rsid w:val="00AB0FE9"/>
    <w:rsid w:val="00AB118F"/>
    <w:rsid w:val="00AB1332"/>
    <w:rsid w:val="00AB1B2F"/>
    <w:rsid w:val="00AB1B66"/>
    <w:rsid w:val="00AB1D24"/>
    <w:rsid w:val="00AB2321"/>
    <w:rsid w:val="00AB2490"/>
    <w:rsid w:val="00AB2C43"/>
    <w:rsid w:val="00AB3C4B"/>
    <w:rsid w:val="00AB44A1"/>
    <w:rsid w:val="00AB46CD"/>
    <w:rsid w:val="00AB57BA"/>
    <w:rsid w:val="00AB5EF0"/>
    <w:rsid w:val="00AB628C"/>
    <w:rsid w:val="00AB65A2"/>
    <w:rsid w:val="00AB6B65"/>
    <w:rsid w:val="00AB6BB0"/>
    <w:rsid w:val="00AB6EB9"/>
    <w:rsid w:val="00AB6F9B"/>
    <w:rsid w:val="00AB7302"/>
    <w:rsid w:val="00AB73AA"/>
    <w:rsid w:val="00AB745C"/>
    <w:rsid w:val="00AC093A"/>
    <w:rsid w:val="00AC0E91"/>
    <w:rsid w:val="00AC1057"/>
    <w:rsid w:val="00AC1092"/>
    <w:rsid w:val="00AC1C45"/>
    <w:rsid w:val="00AC1CD8"/>
    <w:rsid w:val="00AC1D62"/>
    <w:rsid w:val="00AC28C1"/>
    <w:rsid w:val="00AC2918"/>
    <w:rsid w:val="00AC2D44"/>
    <w:rsid w:val="00AC3526"/>
    <w:rsid w:val="00AC3874"/>
    <w:rsid w:val="00AC3969"/>
    <w:rsid w:val="00AC4525"/>
    <w:rsid w:val="00AC4A8F"/>
    <w:rsid w:val="00AC4F26"/>
    <w:rsid w:val="00AC4F37"/>
    <w:rsid w:val="00AC5BDC"/>
    <w:rsid w:val="00AC5DEC"/>
    <w:rsid w:val="00AC6C4B"/>
    <w:rsid w:val="00AC7318"/>
    <w:rsid w:val="00AC7667"/>
    <w:rsid w:val="00AC7B4F"/>
    <w:rsid w:val="00AD0B9D"/>
    <w:rsid w:val="00AD0D7B"/>
    <w:rsid w:val="00AD1227"/>
    <w:rsid w:val="00AD1237"/>
    <w:rsid w:val="00AD2559"/>
    <w:rsid w:val="00AD2792"/>
    <w:rsid w:val="00AD292D"/>
    <w:rsid w:val="00AD2B9F"/>
    <w:rsid w:val="00AD2CCA"/>
    <w:rsid w:val="00AD2EA9"/>
    <w:rsid w:val="00AD336B"/>
    <w:rsid w:val="00AD37AB"/>
    <w:rsid w:val="00AD3F20"/>
    <w:rsid w:val="00AD435E"/>
    <w:rsid w:val="00AD4BCC"/>
    <w:rsid w:val="00AD55ED"/>
    <w:rsid w:val="00AD5BD3"/>
    <w:rsid w:val="00AD5D57"/>
    <w:rsid w:val="00AD6601"/>
    <w:rsid w:val="00AD6A58"/>
    <w:rsid w:val="00AD7239"/>
    <w:rsid w:val="00AD7E3C"/>
    <w:rsid w:val="00AE0057"/>
    <w:rsid w:val="00AE0598"/>
    <w:rsid w:val="00AE0771"/>
    <w:rsid w:val="00AE11A1"/>
    <w:rsid w:val="00AE1EA0"/>
    <w:rsid w:val="00AE23BC"/>
    <w:rsid w:val="00AE26B5"/>
    <w:rsid w:val="00AE3605"/>
    <w:rsid w:val="00AE452B"/>
    <w:rsid w:val="00AE4648"/>
    <w:rsid w:val="00AE5037"/>
    <w:rsid w:val="00AE5693"/>
    <w:rsid w:val="00AE68AC"/>
    <w:rsid w:val="00AE7656"/>
    <w:rsid w:val="00AE7AD6"/>
    <w:rsid w:val="00AE7CDD"/>
    <w:rsid w:val="00AF097F"/>
    <w:rsid w:val="00AF0BF3"/>
    <w:rsid w:val="00AF0D93"/>
    <w:rsid w:val="00AF1313"/>
    <w:rsid w:val="00AF179E"/>
    <w:rsid w:val="00AF2298"/>
    <w:rsid w:val="00AF2DAB"/>
    <w:rsid w:val="00AF3134"/>
    <w:rsid w:val="00AF3875"/>
    <w:rsid w:val="00AF39B1"/>
    <w:rsid w:val="00AF3E14"/>
    <w:rsid w:val="00AF3E8E"/>
    <w:rsid w:val="00AF47BF"/>
    <w:rsid w:val="00AF566D"/>
    <w:rsid w:val="00AF5940"/>
    <w:rsid w:val="00AF5F2B"/>
    <w:rsid w:val="00AF61B5"/>
    <w:rsid w:val="00AF717E"/>
    <w:rsid w:val="00AF7623"/>
    <w:rsid w:val="00AF790E"/>
    <w:rsid w:val="00AF7C67"/>
    <w:rsid w:val="00AF7DE7"/>
    <w:rsid w:val="00B003B8"/>
    <w:rsid w:val="00B003BA"/>
    <w:rsid w:val="00B012E5"/>
    <w:rsid w:val="00B014B5"/>
    <w:rsid w:val="00B02380"/>
    <w:rsid w:val="00B025FD"/>
    <w:rsid w:val="00B02CB4"/>
    <w:rsid w:val="00B02DEA"/>
    <w:rsid w:val="00B03376"/>
    <w:rsid w:val="00B03A61"/>
    <w:rsid w:val="00B04759"/>
    <w:rsid w:val="00B04815"/>
    <w:rsid w:val="00B04EFD"/>
    <w:rsid w:val="00B06686"/>
    <w:rsid w:val="00B0694E"/>
    <w:rsid w:val="00B06B43"/>
    <w:rsid w:val="00B06F27"/>
    <w:rsid w:val="00B074B7"/>
    <w:rsid w:val="00B07F1C"/>
    <w:rsid w:val="00B10533"/>
    <w:rsid w:val="00B11465"/>
    <w:rsid w:val="00B114C2"/>
    <w:rsid w:val="00B1197B"/>
    <w:rsid w:val="00B12126"/>
    <w:rsid w:val="00B13C1A"/>
    <w:rsid w:val="00B13D52"/>
    <w:rsid w:val="00B14A59"/>
    <w:rsid w:val="00B14E36"/>
    <w:rsid w:val="00B15509"/>
    <w:rsid w:val="00B1609A"/>
    <w:rsid w:val="00B160A5"/>
    <w:rsid w:val="00B16170"/>
    <w:rsid w:val="00B16F18"/>
    <w:rsid w:val="00B17BCB"/>
    <w:rsid w:val="00B17F42"/>
    <w:rsid w:val="00B20CF4"/>
    <w:rsid w:val="00B20E88"/>
    <w:rsid w:val="00B21DA7"/>
    <w:rsid w:val="00B21DEA"/>
    <w:rsid w:val="00B22748"/>
    <w:rsid w:val="00B22D62"/>
    <w:rsid w:val="00B23A67"/>
    <w:rsid w:val="00B23BDB"/>
    <w:rsid w:val="00B23C3A"/>
    <w:rsid w:val="00B2402F"/>
    <w:rsid w:val="00B24066"/>
    <w:rsid w:val="00B24165"/>
    <w:rsid w:val="00B24D16"/>
    <w:rsid w:val="00B24DA9"/>
    <w:rsid w:val="00B25BB9"/>
    <w:rsid w:val="00B25C12"/>
    <w:rsid w:val="00B26C05"/>
    <w:rsid w:val="00B27A1F"/>
    <w:rsid w:val="00B30222"/>
    <w:rsid w:val="00B30C82"/>
    <w:rsid w:val="00B317A1"/>
    <w:rsid w:val="00B32B9E"/>
    <w:rsid w:val="00B331F5"/>
    <w:rsid w:val="00B33297"/>
    <w:rsid w:val="00B339F4"/>
    <w:rsid w:val="00B34210"/>
    <w:rsid w:val="00B3545B"/>
    <w:rsid w:val="00B35482"/>
    <w:rsid w:val="00B3605D"/>
    <w:rsid w:val="00B364FF"/>
    <w:rsid w:val="00B37668"/>
    <w:rsid w:val="00B37724"/>
    <w:rsid w:val="00B377B3"/>
    <w:rsid w:val="00B37A76"/>
    <w:rsid w:val="00B37B13"/>
    <w:rsid w:val="00B4029B"/>
    <w:rsid w:val="00B4033D"/>
    <w:rsid w:val="00B40C6F"/>
    <w:rsid w:val="00B410C4"/>
    <w:rsid w:val="00B417F2"/>
    <w:rsid w:val="00B41A9B"/>
    <w:rsid w:val="00B41B68"/>
    <w:rsid w:val="00B4235C"/>
    <w:rsid w:val="00B42AAC"/>
    <w:rsid w:val="00B42B04"/>
    <w:rsid w:val="00B42C00"/>
    <w:rsid w:val="00B42E4D"/>
    <w:rsid w:val="00B4304A"/>
    <w:rsid w:val="00B44040"/>
    <w:rsid w:val="00B442C6"/>
    <w:rsid w:val="00B44D24"/>
    <w:rsid w:val="00B44D67"/>
    <w:rsid w:val="00B45009"/>
    <w:rsid w:val="00B45082"/>
    <w:rsid w:val="00B45AB7"/>
    <w:rsid w:val="00B46515"/>
    <w:rsid w:val="00B46725"/>
    <w:rsid w:val="00B46D6B"/>
    <w:rsid w:val="00B47A35"/>
    <w:rsid w:val="00B50774"/>
    <w:rsid w:val="00B50825"/>
    <w:rsid w:val="00B510AA"/>
    <w:rsid w:val="00B517B0"/>
    <w:rsid w:val="00B52320"/>
    <w:rsid w:val="00B53482"/>
    <w:rsid w:val="00B54658"/>
    <w:rsid w:val="00B54A26"/>
    <w:rsid w:val="00B54BFD"/>
    <w:rsid w:val="00B54EE0"/>
    <w:rsid w:val="00B5519A"/>
    <w:rsid w:val="00B55864"/>
    <w:rsid w:val="00B55937"/>
    <w:rsid w:val="00B55F82"/>
    <w:rsid w:val="00B5637A"/>
    <w:rsid w:val="00B563CE"/>
    <w:rsid w:val="00B56D9A"/>
    <w:rsid w:val="00B5705E"/>
    <w:rsid w:val="00B57194"/>
    <w:rsid w:val="00B573F0"/>
    <w:rsid w:val="00B57429"/>
    <w:rsid w:val="00B57BCF"/>
    <w:rsid w:val="00B6012C"/>
    <w:rsid w:val="00B609F7"/>
    <w:rsid w:val="00B63800"/>
    <w:rsid w:val="00B63E10"/>
    <w:rsid w:val="00B63F18"/>
    <w:rsid w:val="00B64108"/>
    <w:rsid w:val="00B643C4"/>
    <w:rsid w:val="00B64ADA"/>
    <w:rsid w:val="00B65A02"/>
    <w:rsid w:val="00B666C1"/>
    <w:rsid w:val="00B666D5"/>
    <w:rsid w:val="00B66A1B"/>
    <w:rsid w:val="00B66A85"/>
    <w:rsid w:val="00B66C9F"/>
    <w:rsid w:val="00B66F3C"/>
    <w:rsid w:val="00B67100"/>
    <w:rsid w:val="00B671D6"/>
    <w:rsid w:val="00B678F9"/>
    <w:rsid w:val="00B67C6B"/>
    <w:rsid w:val="00B67D87"/>
    <w:rsid w:val="00B70027"/>
    <w:rsid w:val="00B702BC"/>
    <w:rsid w:val="00B709AB"/>
    <w:rsid w:val="00B70CC3"/>
    <w:rsid w:val="00B70E59"/>
    <w:rsid w:val="00B711DC"/>
    <w:rsid w:val="00B718EA"/>
    <w:rsid w:val="00B7302A"/>
    <w:rsid w:val="00B7312D"/>
    <w:rsid w:val="00B73CE4"/>
    <w:rsid w:val="00B7447E"/>
    <w:rsid w:val="00B746CD"/>
    <w:rsid w:val="00B74CA5"/>
    <w:rsid w:val="00B74EC2"/>
    <w:rsid w:val="00B75908"/>
    <w:rsid w:val="00B76407"/>
    <w:rsid w:val="00B76964"/>
    <w:rsid w:val="00B77044"/>
    <w:rsid w:val="00B77697"/>
    <w:rsid w:val="00B77B6F"/>
    <w:rsid w:val="00B80373"/>
    <w:rsid w:val="00B80596"/>
    <w:rsid w:val="00B807BC"/>
    <w:rsid w:val="00B80A23"/>
    <w:rsid w:val="00B81298"/>
    <w:rsid w:val="00B8149B"/>
    <w:rsid w:val="00B814CC"/>
    <w:rsid w:val="00B81540"/>
    <w:rsid w:val="00B81FD5"/>
    <w:rsid w:val="00B827FE"/>
    <w:rsid w:val="00B82E68"/>
    <w:rsid w:val="00B8323A"/>
    <w:rsid w:val="00B83F7D"/>
    <w:rsid w:val="00B84682"/>
    <w:rsid w:val="00B84804"/>
    <w:rsid w:val="00B84FB4"/>
    <w:rsid w:val="00B8529E"/>
    <w:rsid w:val="00B85531"/>
    <w:rsid w:val="00B86099"/>
    <w:rsid w:val="00B863C6"/>
    <w:rsid w:val="00B864E8"/>
    <w:rsid w:val="00B8657D"/>
    <w:rsid w:val="00B87A01"/>
    <w:rsid w:val="00B87C0E"/>
    <w:rsid w:val="00B87F59"/>
    <w:rsid w:val="00B90344"/>
    <w:rsid w:val="00B9061C"/>
    <w:rsid w:val="00B90919"/>
    <w:rsid w:val="00B90A37"/>
    <w:rsid w:val="00B91490"/>
    <w:rsid w:val="00B927DB"/>
    <w:rsid w:val="00B929D3"/>
    <w:rsid w:val="00B93416"/>
    <w:rsid w:val="00B9363F"/>
    <w:rsid w:val="00B93C72"/>
    <w:rsid w:val="00B943BB"/>
    <w:rsid w:val="00B951A4"/>
    <w:rsid w:val="00B95983"/>
    <w:rsid w:val="00B95EF8"/>
    <w:rsid w:val="00B9612B"/>
    <w:rsid w:val="00B9617A"/>
    <w:rsid w:val="00B96A8D"/>
    <w:rsid w:val="00B9794F"/>
    <w:rsid w:val="00B97AB9"/>
    <w:rsid w:val="00BA0347"/>
    <w:rsid w:val="00BA0573"/>
    <w:rsid w:val="00BA0A7C"/>
    <w:rsid w:val="00BA0ACE"/>
    <w:rsid w:val="00BA0E0D"/>
    <w:rsid w:val="00BA1166"/>
    <w:rsid w:val="00BA12CE"/>
    <w:rsid w:val="00BA1743"/>
    <w:rsid w:val="00BA188E"/>
    <w:rsid w:val="00BA1DD9"/>
    <w:rsid w:val="00BA233B"/>
    <w:rsid w:val="00BA24E1"/>
    <w:rsid w:val="00BA2782"/>
    <w:rsid w:val="00BA2815"/>
    <w:rsid w:val="00BA2A3C"/>
    <w:rsid w:val="00BA2A97"/>
    <w:rsid w:val="00BA3203"/>
    <w:rsid w:val="00BA3507"/>
    <w:rsid w:val="00BA3591"/>
    <w:rsid w:val="00BA3F30"/>
    <w:rsid w:val="00BA3FEA"/>
    <w:rsid w:val="00BA40C1"/>
    <w:rsid w:val="00BA436E"/>
    <w:rsid w:val="00BA43E1"/>
    <w:rsid w:val="00BA4EF0"/>
    <w:rsid w:val="00BA4EFE"/>
    <w:rsid w:val="00BA5D57"/>
    <w:rsid w:val="00BA6599"/>
    <w:rsid w:val="00BA719F"/>
    <w:rsid w:val="00BA7EB7"/>
    <w:rsid w:val="00BB0002"/>
    <w:rsid w:val="00BB03A8"/>
    <w:rsid w:val="00BB07A7"/>
    <w:rsid w:val="00BB07ED"/>
    <w:rsid w:val="00BB0CD3"/>
    <w:rsid w:val="00BB0E84"/>
    <w:rsid w:val="00BB1E84"/>
    <w:rsid w:val="00BB23BB"/>
    <w:rsid w:val="00BB2AF2"/>
    <w:rsid w:val="00BB4431"/>
    <w:rsid w:val="00BB44E9"/>
    <w:rsid w:val="00BB4D0A"/>
    <w:rsid w:val="00BB4F2E"/>
    <w:rsid w:val="00BB58CF"/>
    <w:rsid w:val="00BB5ACD"/>
    <w:rsid w:val="00BB5E1F"/>
    <w:rsid w:val="00BB5E87"/>
    <w:rsid w:val="00BB600B"/>
    <w:rsid w:val="00BB6775"/>
    <w:rsid w:val="00BB6ABF"/>
    <w:rsid w:val="00BB7843"/>
    <w:rsid w:val="00BB7BCA"/>
    <w:rsid w:val="00BB7C83"/>
    <w:rsid w:val="00BC0298"/>
    <w:rsid w:val="00BC045C"/>
    <w:rsid w:val="00BC0488"/>
    <w:rsid w:val="00BC0CB6"/>
    <w:rsid w:val="00BC0E25"/>
    <w:rsid w:val="00BC1338"/>
    <w:rsid w:val="00BC1437"/>
    <w:rsid w:val="00BC1D6A"/>
    <w:rsid w:val="00BC207E"/>
    <w:rsid w:val="00BC245F"/>
    <w:rsid w:val="00BC42E3"/>
    <w:rsid w:val="00BC4378"/>
    <w:rsid w:val="00BC44C9"/>
    <w:rsid w:val="00BC4D2F"/>
    <w:rsid w:val="00BC5064"/>
    <w:rsid w:val="00BC612D"/>
    <w:rsid w:val="00BC6470"/>
    <w:rsid w:val="00BC66A7"/>
    <w:rsid w:val="00BC793C"/>
    <w:rsid w:val="00BC7AB7"/>
    <w:rsid w:val="00BC7FAF"/>
    <w:rsid w:val="00BD001C"/>
    <w:rsid w:val="00BD02A5"/>
    <w:rsid w:val="00BD0C5B"/>
    <w:rsid w:val="00BD0E72"/>
    <w:rsid w:val="00BD1021"/>
    <w:rsid w:val="00BD124F"/>
    <w:rsid w:val="00BD158C"/>
    <w:rsid w:val="00BD1A78"/>
    <w:rsid w:val="00BD1AC2"/>
    <w:rsid w:val="00BD1ED1"/>
    <w:rsid w:val="00BD2191"/>
    <w:rsid w:val="00BD22D7"/>
    <w:rsid w:val="00BD253B"/>
    <w:rsid w:val="00BD383C"/>
    <w:rsid w:val="00BD3EE0"/>
    <w:rsid w:val="00BD4263"/>
    <w:rsid w:val="00BD5270"/>
    <w:rsid w:val="00BD53D5"/>
    <w:rsid w:val="00BD5967"/>
    <w:rsid w:val="00BD5993"/>
    <w:rsid w:val="00BD622A"/>
    <w:rsid w:val="00BD69C3"/>
    <w:rsid w:val="00BD6ADE"/>
    <w:rsid w:val="00BD7ACE"/>
    <w:rsid w:val="00BE07F4"/>
    <w:rsid w:val="00BE0C80"/>
    <w:rsid w:val="00BE1C5E"/>
    <w:rsid w:val="00BE2393"/>
    <w:rsid w:val="00BE2718"/>
    <w:rsid w:val="00BE2D52"/>
    <w:rsid w:val="00BE351E"/>
    <w:rsid w:val="00BE36FE"/>
    <w:rsid w:val="00BE3B53"/>
    <w:rsid w:val="00BE3E42"/>
    <w:rsid w:val="00BE50DF"/>
    <w:rsid w:val="00BE5353"/>
    <w:rsid w:val="00BE5434"/>
    <w:rsid w:val="00BE57C3"/>
    <w:rsid w:val="00BE60D4"/>
    <w:rsid w:val="00BE69E8"/>
    <w:rsid w:val="00BE7105"/>
    <w:rsid w:val="00BE718C"/>
    <w:rsid w:val="00BE74EF"/>
    <w:rsid w:val="00BE7B51"/>
    <w:rsid w:val="00BE7EEE"/>
    <w:rsid w:val="00BF03A9"/>
    <w:rsid w:val="00BF072B"/>
    <w:rsid w:val="00BF0A7E"/>
    <w:rsid w:val="00BF2131"/>
    <w:rsid w:val="00BF23E8"/>
    <w:rsid w:val="00BF2424"/>
    <w:rsid w:val="00BF2587"/>
    <w:rsid w:val="00BF326F"/>
    <w:rsid w:val="00BF3770"/>
    <w:rsid w:val="00BF3996"/>
    <w:rsid w:val="00BF435F"/>
    <w:rsid w:val="00BF55C6"/>
    <w:rsid w:val="00BF57DC"/>
    <w:rsid w:val="00BF5F8B"/>
    <w:rsid w:val="00BF6293"/>
    <w:rsid w:val="00BF6375"/>
    <w:rsid w:val="00BF68BC"/>
    <w:rsid w:val="00BF6F82"/>
    <w:rsid w:val="00BF7A47"/>
    <w:rsid w:val="00C00002"/>
    <w:rsid w:val="00C00173"/>
    <w:rsid w:val="00C0134C"/>
    <w:rsid w:val="00C019D6"/>
    <w:rsid w:val="00C02655"/>
    <w:rsid w:val="00C02D1F"/>
    <w:rsid w:val="00C0336B"/>
    <w:rsid w:val="00C0473F"/>
    <w:rsid w:val="00C047FC"/>
    <w:rsid w:val="00C048EC"/>
    <w:rsid w:val="00C04A62"/>
    <w:rsid w:val="00C04C84"/>
    <w:rsid w:val="00C04D20"/>
    <w:rsid w:val="00C0524D"/>
    <w:rsid w:val="00C05285"/>
    <w:rsid w:val="00C05C56"/>
    <w:rsid w:val="00C06189"/>
    <w:rsid w:val="00C0699E"/>
    <w:rsid w:val="00C06B95"/>
    <w:rsid w:val="00C07107"/>
    <w:rsid w:val="00C071DB"/>
    <w:rsid w:val="00C10B7A"/>
    <w:rsid w:val="00C11D3D"/>
    <w:rsid w:val="00C1240F"/>
    <w:rsid w:val="00C12CF9"/>
    <w:rsid w:val="00C12E01"/>
    <w:rsid w:val="00C132A0"/>
    <w:rsid w:val="00C1348D"/>
    <w:rsid w:val="00C137AE"/>
    <w:rsid w:val="00C13B56"/>
    <w:rsid w:val="00C15382"/>
    <w:rsid w:val="00C15B81"/>
    <w:rsid w:val="00C15C3B"/>
    <w:rsid w:val="00C160A7"/>
    <w:rsid w:val="00C16403"/>
    <w:rsid w:val="00C16A10"/>
    <w:rsid w:val="00C17007"/>
    <w:rsid w:val="00C17B3E"/>
    <w:rsid w:val="00C17C8B"/>
    <w:rsid w:val="00C203E7"/>
    <w:rsid w:val="00C2045C"/>
    <w:rsid w:val="00C20979"/>
    <w:rsid w:val="00C20A99"/>
    <w:rsid w:val="00C213C3"/>
    <w:rsid w:val="00C2145C"/>
    <w:rsid w:val="00C21D97"/>
    <w:rsid w:val="00C21E83"/>
    <w:rsid w:val="00C223A7"/>
    <w:rsid w:val="00C22DA7"/>
    <w:rsid w:val="00C22EF0"/>
    <w:rsid w:val="00C23108"/>
    <w:rsid w:val="00C23288"/>
    <w:rsid w:val="00C23820"/>
    <w:rsid w:val="00C23982"/>
    <w:rsid w:val="00C23D09"/>
    <w:rsid w:val="00C23DC3"/>
    <w:rsid w:val="00C244F9"/>
    <w:rsid w:val="00C2451B"/>
    <w:rsid w:val="00C246B2"/>
    <w:rsid w:val="00C24CFF"/>
    <w:rsid w:val="00C253AE"/>
    <w:rsid w:val="00C2548B"/>
    <w:rsid w:val="00C25505"/>
    <w:rsid w:val="00C255C0"/>
    <w:rsid w:val="00C265E1"/>
    <w:rsid w:val="00C26F00"/>
    <w:rsid w:val="00C26FD5"/>
    <w:rsid w:val="00C26FEC"/>
    <w:rsid w:val="00C2732D"/>
    <w:rsid w:val="00C274A9"/>
    <w:rsid w:val="00C27521"/>
    <w:rsid w:val="00C27990"/>
    <w:rsid w:val="00C27B8C"/>
    <w:rsid w:val="00C27D71"/>
    <w:rsid w:val="00C27FF2"/>
    <w:rsid w:val="00C30F27"/>
    <w:rsid w:val="00C319B8"/>
    <w:rsid w:val="00C31CC9"/>
    <w:rsid w:val="00C31D5C"/>
    <w:rsid w:val="00C325EF"/>
    <w:rsid w:val="00C32D8F"/>
    <w:rsid w:val="00C338DD"/>
    <w:rsid w:val="00C33950"/>
    <w:rsid w:val="00C3401D"/>
    <w:rsid w:val="00C34163"/>
    <w:rsid w:val="00C34272"/>
    <w:rsid w:val="00C345B3"/>
    <w:rsid w:val="00C347F6"/>
    <w:rsid w:val="00C358C5"/>
    <w:rsid w:val="00C35A9B"/>
    <w:rsid w:val="00C35CD3"/>
    <w:rsid w:val="00C362D9"/>
    <w:rsid w:val="00C36586"/>
    <w:rsid w:val="00C36A85"/>
    <w:rsid w:val="00C36C0D"/>
    <w:rsid w:val="00C372F6"/>
    <w:rsid w:val="00C373C3"/>
    <w:rsid w:val="00C37AB4"/>
    <w:rsid w:val="00C37BD2"/>
    <w:rsid w:val="00C37BED"/>
    <w:rsid w:val="00C4013C"/>
    <w:rsid w:val="00C4022C"/>
    <w:rsid w:val="00C407E9"/>
    <w:rsid w:val="00C40EB0"/>
    <w:rsid w:val="00C41359"/>
    <w:rsid w:val="00C41406"/>
    <w:rsid w:val="00C417F2"/>
    <w:rsid w:val="00C41C72"/>
    <w:rsid w:val="00C41F5F"/>
    <w:rsid w:val="00C4248F"/>
    <w:rsid w:val="00C43392"/>
    <w:rsid w:val="00C43EF0"/>
    <w:rsid w:val="00C44A72"/>
    <w:rsid w:val="00C44BF5"/>
    <w:rsid w:val="00C44DF3"/>
    <w:rsid w:val="00C4522D"/>
    <w:rsid w:val="00C453E5"/>
    <w:rsid w:val="00C456E0"/>
    <w:rsid w:val="00C45D62"/>
    <w:rsid w:val="00C45E5F"/>
    <w:rsid w:val="00C46268"/>
    <w:rsid w:val="00C467A7"/>
    <w:rsid w:val="00C47B6C"/>
    <w:rsid w:val="00C503FD"/>
    <w:rsid w:val="00C51FAC"/>
    <w:rsid w:val="00C5275D"/>
    <w:rsid w:val="00C52D23"/>
    <w:rsid w:val="00C53288"/>
    <w:rsid w:val="00C5342D"/>
    <w:rsid w:val="00C55010"/>
    <w:rsid w:val="00C55CE9"/>
    <w:rsid w:val="00C55EAB"/>
    <w:rsid w:val="00C5686E"/>
    <w:rsid w:val="00C56DF7"/>
    <w:rsid w:val="00C56EDD"/>
    <w:rsid w:val="00C56F77"/>
    <w:rsid w:val="00C5712E"/>
    <w:rsid w:val="00C57143"/>
    <w:rsid w:val="00C5738B"/>
    <w:rsid w:val="00C579C6"/>
    <w:rsid w:val="00C57E18"/>
    <w:rsid w:val="00C60395"/>
    <w:rsid w:val="00C60831"/>
    <w:rsid w:val="00C6092C"/>
    <w:rsid w:val="00C60B6E"/>
    <w:rsid w:val="00C60F0B"/>
    <w:rsid w:val="00C610BA"/>
    <w:rsid w:val="00C611A2"/>
    <w:rsid w:val="00C61ECD"/>
    <w:rsid w:val="00C62781"/>
    <w:rsid w:val="00C62D43"/>
    <w:rsid w:val="00C640C1"/>
    <w:rsid w:val="00C6479B"/>
    <w:rsid w:val="00C64F5E"/>
    <w:rsid w:val="00C656DE"/>
    <w:rsid w:val="00C65D21"/>
    <w:rsid w:val="00C66B97"/>
    <w:rsid w:val="00C66EF3"/>
    <w:rsid w:val="00C6717A"/>
    <w:rsid w:val="00C67188"/>
    <w:rsid w:val="00C6748F"/>
    <w:rsid w:val="00C679F3"/>
    <w:rsid w:val="00C67AE7"/>
    <w:rsid w:val="00C70DEB"/>
    <w:rsid w:val="00C7157E"/>
    <w:rsid w:val="00C72512"/>
    <w:rsid w:val="00C732FB"/>
    <w:rsid w:val="00C73B11"/>
    <w:rsid w:val="00C74476"/>
    <w:rsid w:val="00C74D3C"/>
    <w:rsid w:val="00C74E94"/>
    <w:rsid w:val="00C74E9F"/>
    <w:rsid w:val="00C7507F"/>
    <w:rsid w:val="00C7644D"/>
    <w:rsid w:val="00C764ED"/>
    <w:rsid w:val="00C7674A"/>
    <w:rsid w:val="00C7699B"/>
    <w:rsid w:val="00C77A95"/>
    <w:rsid w:val="00C77D17"/>
    <w:rsid w:val="00C77D90"/>
    <w:rsid w:val="00C77E06"/>
    <w:rsid w:val="00C77FAF"/>
    <w:rsid w:val="00C8092D"/>
    <w:rsid w:val="00C809AA"/>
    <w:rsid w:val="00C80EEF"/>
    <w:rsid w:val="00C80F65"/>
    <w:rsid w:val="00C82170"/>
    <w:rsid w:val="00C82173"/>
    <w:rsid w:val="00C823A4"/>
    <w:rsid w:val="00C8244D"/>
    <w:rsid w:val="00C82778"/>
    <w:rsid w:val="00C82836"/>
    <w:rsid w:val="00C828C4"/>
    <w:rsid w:val="00C82A54"/>
    <w:rsid w:val="00C83109"/>
    <w:rsid w:val="00C8343D"/>
    <w:rsid w:val="00C83E79"/>
    <w:rsid w:val="00C840B0"/>
    <w:rsid w:val="00C84517"/>
    <w:rsid w:val="00C84DFB"/>
    <w:rsid w:val="00C8588A"/>
    <w:rsid w:val="00C865C5"/>
    <w:rsid w:val="00C874A9"/>
    <w:rsid w:val="00C876CE"/>
    <w:rsid w:val="00C87DCE"/>
    <w:rsid w:val="00C87FBC"/>
    <w:rsid w:val="00C87FBF"/>
    <w:rsid w:val="00C90E24"/>
    <w:rsid w:val="00C9102D"/>
    <w:rsid w:val="00C914FE"/>
    <w:rsid w:val="00C91AE5"/>
    <w:rsid w:val="00C9203A"/>
    <w:rsid w:val="00C9203F"/>
    <w:rsid w:val="00C92587"/>
    <w:rsid w:val="00C93255"/>
    <w:rsid w:val="00C93305"/>
    <w:rsid w:val="00C936E7"/>
    <w:rsid w:val="00C938EC"/>
    <w:rsid w:val="00C93BDA"/>
    <w:rsid w:val="00C94AAD"/>
    <w:rsid w:val="00C94DE5"/>
    <w:rsid w:val="00C94E20"/>
    <w:rsid w:val="00C95A69"/>
    <w:rsid w:val="00C95BF8"/>
    <w:rsid w:val="00C966EF"/>
    <w:rsid w:val="00C96D88"/>
    <w:rsid w:val="00C97638"/>
    <w:rsid w:val="00C977D6"/>
    <w:rsid w:val="00CA0080"/>
    <w:rsid w:val="00CA00DE"/>
    <w:rsid w:val="00CA0657"/>
    <w:rsid w:val="00CA0D41"/>
    <w:rsid w:val="00CA10E7"/>
    <w:rsid w:val="00CA150F"/>
    <w:rsid w:val="00CA213F"/>
    <w:rsid w:val="00CA224E"/>
    <w:rsid w:val="00CA239F"/>
    <w:rsid w:val="00CA27D4"/>
    <w:rsid w:val="00CA2E6A"/>
    <w:rsid w:val="00CA2E9D"/>
    <w:rsid w:val="00CA3F71"/>
    <w:rsid w:val="00CA40FB"/>
    <w:rsid w:val="00CA453D"/>
    <w:rsid w:val="00CA4966"/>
    <w:rsid w:val="00CA5406"/>
    <w:rsid w:val="00CA59F7"/>
    <w:rsid w:val="00CA5D92"/>
    <w:rsid w:val="00CA5E15"/>
    <w:rsid w:val="00CA60E3"/>
    <w:rsid w:val="00CA681D"/>
    <w:rsid w:val="00CA688C"/>
    <w:rsid w:val="00CA71CF"/>
    <w:rsid w:val="00CA7C0C"/>
    <w:rsid w:val="00CB0146"/>
    <w:rsid w:val="00CB04BC"/>
    <w:rsid w:val="00CB04D9"/>
    <w:rsid w:val="00CB0F0B"/>
    <w:rsid w:val="00CB0F1A"/>
    <w:rsid w:val="00CB0F70"/>
    <w:rsid w:val="00CB12CB"/>
    <w:rsid w:val="00CB3202"/>
    <w:rsid w:val="00CB39D2"/>
    <w:rsid w:val="00CB4A27"/>
    <w:rsid w:val="00CB52C9"/>
    <w:rsid w:val="00CB52D0"/>
    <w:rsid w:val="00CB52F9"/>
    <w:rsid w:val="00CB5302"/>
    <w:rsid w:val="00CB56F2"/>
    <w:rsid w:val="00CB6234"/>
    <w:rsid w:val="00CB64ED"/>
    <w:rsid w:val="00CB6664"/>
    <w:rsid w:val="00CB6834"/>
    <w:rsid w:val="00CB6C6F"/>
    <w:rsid w:val="00CB72A9"/>
    <w:rsid w:val="00CB79FB"/>
    <w:rsid w:val="00CB7A2C"/>
    <w:rsid w:val="00CC0DDC"/>
    <w:rsid w:val="00CC0E37"/>
    <w:rsid w:val="00CC11AB"/>
    <w:rsid w:val="00CC14F2"/>
    <w:rsid w:val="00CC176A"/>
    <w:rsid w:val="00CC1910"/>
    <w:rsid w:val="00CC27AC"/>
    <w:rsid w:val="00CC299D"/>
    <w:rsid w:val="00CC3197"/>
    <w:rsid w:val="00CC3A05"/>
    <w:rsid w:val="00CC474A"/>
    <w:rsid w:val="00CC511A"/>
    <w:rsid w:val="00CC6AAD"/>
    <w:rsid w:val="00CC6DF0"/>
    <w:rsid w:val="00CC70EE"/>
    <w:rsid w:val="00CC7474"/>
    <w:rsid w:val="00CC7529"/>
    <w:rsid w:val="00CD037C"/>
    <w:rsid w:val="00CD0E51"/>
    <w:rsid w:val="00CD1C0F"/>
    <w:rsid w:val="00CD2780"/>
    <w:rsid w:val="00CD2DF2"/>
    <w:rsid w:val="00CD3324"/>
    <w:rsid w:val="00CD3AE5"/>
    <w:rsid w:val="00CD4353"/>
    <w:rsid w:val="00CD44CD"/>
    <w:rsid w:val="00CD4614"/>
    <w:rsid w:val="00CD49E3"/>
    <w:rsid w:val="00CD4F1B"/>
    <w:rsid w:val="00CD58A0"/>
    <w:rsid w:val="00CD5C98"/>
    <w:rsid w:val="00CD5F8C"/>
    <w:rsid w:val="00CD5F9D"/>
    <w:rsid w:val="00CD71B1"/>
    <w:rsid w:val="00CD772B"/>
    <w:rsid w:val="00CE0305"/>
    <w:rsid w:val="00CE0E3F"/>
    <w:rsid w:val="00CE15C9"/>
    <w:rsid w:val="00CE15F4"/>
    <w:rsid w:val="00CE2448"/>
    <w:rsid w:val="00CE3063"/>
    <w:rsid w:val="00CE32C7"/>
    <w:rsid w:val="00CE3557"/>
    <w:rsid w:val="00CE36DF"/>
    <w:rsid w:val="00CE3D98"/>
    <w:rsid w:val="00CE3F41"/>
    <w:rsid w:val="00CE4278"/>
    <w:rsid w:val="00CE4E73"/>
    <w:rsid w:val="00CE55E5"/>
    <w:rsid w:val="00CE5B99"/>
    <w:rsid w:val="00CE5BA8"/>
    <w:rsid w:val="00CE7BE8"/>
    <w:rsid w:val="00CF01FE"/>
    <w:rsid w:val="00CF029D"/>
    <w:rsid w:val="00CF0C60"/>
    <w:rsid w:val="00CF0CE1"/>
    <w:rsid w:val="00CF0E5E"/>
    <w:rsid w:val="00CF3569"/>
    <w:rsid w:val="00CF3628"/>
    <w:rsid w:val="00CF3694"/>
    <w:rsid w:val="00CF458B"/>
    <w:rsid w:val="00CF4E29"/>
    <w:rsid w:val="00CF5001"/>
    <w:rsid w:val="00CF57FB"/>
    <w:rsid w:val="00CF5888"/>
    <w:rsid w:val="00CF5BAD"/>
    <w:rsid w:val="00CF5EC4"/>
    <w:rsid w:val="00CF679C"/>
    <w:rsid w:val="00CF73B2"/>
    <w:rsid w:val="00CF7CB8"/>
    <w:rsid w:val="00CF7D74"/>
    <w:rsid w:val="00D00959"/>
    <w:rsid w:val="00D00B1F"/>
    <w:rsid w:val="00D01839"/>
    <w:rsid w:val="00D01D77"/>
    <w:rsid w:val="00D02A6F"/>
    <w:rsid w:val="00D02CA9"/>
    <w:rsid w:val="00D032FF"/>
    <w:rsid w:val="00D0379F"/>
    <w:rsid w:val="00D038A4"/>
    <w:rsid w:val="00D03A22"/>
    <w:rsid w:val="00D03FD7"/>
    <w:rsid w:val="00D045C3"/>
    <w:rsid w:val="00D04882"/>
    <w:rsid w:val="00D0506D"/>
    <w:rsid w:val="00D055B6"/>
    <w:rsid w:val="00D05847"/>
    <w:rsid w:val="00D05ABD"/>
    <w:rsid w:val="00D0674F"/>
    <w:rsid w:val="00D0706A"/>
    <w:rsid w:val="00D07A93"/>
    <w:rsid w:val="00D07F20"/>
    <w:rsid w:val="00D10846"/>
    <w:rsid w:val="00D1090A"/>
    <w:rsid w:val="00D109FF"/>
    <w:rsid w:val="00D10A01"/>
    <w:rsid w:val="00D10A3D"/>
    <w:rsid w:val="00D11488"/>
    <w:rsid w:val="00D122D9"/>
    <w:rsid w:val="00D122E8"/>
    <w:rsid w:val="00D126A7"/>
    <w:rsid w:val="00D13428"/>
    <w:rsid w:val="00D137D9"/>
    <w:rsid w:val="00D13919"/>
    <w:rsid w:val="00D14D3F"/>
    <w:rsid w:val="00D151E7"/>
    <w:rsid w:val="00D1569C"/>
    <w:rsid w:val="00D1581D"/>
    <w:rsid w:val="00D15A9B"/>
    <w:rsid w:val="00D1726A"/>
    <w:rsid w:val="00D17767"/>
    <w:rsid w:val="00D177B3"/>
    <w:rsid w:val="00D1795E"/>
    <w:rsid w:val="00D20546"/>
    <w:rsid w:val="00D205F2"/>
    <w:rsid w:val="00D207AB"/>
    <w:rsid w:val="00D20D0C"/>
    <w:rsid w:val="00D2112F"/>
    <w:rsid w:val="00D2130A"/>
    <w:rsid w:val="00D215D2"/>
    <w:rsid w:val="00D21BE7"/>
    <w:rsid w:val="00D21C84"/>
    <w:rsid w:val="00D227D2"/>
    <w:rsid w:val="00D22825"/>
    <w:rsid w:val="00D23380"/>
    <w:rsid w:val="00D23ECA"/>
    <w:rsid w:val="00D24BC9"/>
    <w:rsid w:val="00D25045"/>
    <w:rsid w:val="00D25504"/>
    <w:rsid w:val="00D259B8"/>
    <w:rsid w:val="00D25B76"/>
    <w:rsid w:val="00D26512"/>
    <w:rsid w:val="00D26521"/>
    <w:rsid w:val="00D310A8"/>
    <w:rsid w:val="00D313B5"/>
    <w:rsid w:val="00D318D2"/>
    <w:rsid w:val="00D31B39"/>
    <w:rsid w:val="00D329D7"/>
    <w:rsid w:val="00D33383"/>
    <w:rsid w:val="00D3367A"/>
    <w:rsid w:val="00D3385C"/>
    <w:rsid w:val="00D33AB9"/>
    <w:rsid w:val="00D33CC0"/>
    <w:rsid w:val="00D33E51"/>
    <w:rsid w:val="00D34EB7"/>
    <w:rsid w:val="00D35052"/>
    <w:rsid w:val="00D35D57"/>
    <w:rsid w:val="00D35E7F"/>
    <w:rsid w:val="00D36538"/>
    <w:rsid w:val="00D369B6"/>
    <w:rsid w:val="00D36D5D"/>
    <w:rsid w:val="00D3701E"/>
    <w:rsid w:val="00D378A3"/>
    <w:rsid w:val="00D379D9"/>
    <w:rsid w:val="00D37EFA"/>
    <w:rsid w:val="00D4038E"/>
    <w:rsid w:val="00D40460"/>
    <w:rsid w:val="00D40628"/>
    <w:rsid w:val="00D40ABA"/>
    <w:rsid w:val="00D411CC"/>
    <w:rsid w:val="00D411DF"/>
    <w:rsid w:val="00D41412"/>
    <w:rsid w:val="00D41791"/>
    <w:rsid w:val="00D41807"/>
    <w:rsid w:val="00D41C35"/>
    <w:rsid w:val="00D423BC"/>
    <w:rsid w:val="00D428CE"/>
    <w:rsid w:val="00D42A14"/>
    <w:rsid w:val="00D42D66"/>
    <w:rsid w:val="00D42EE3"/>
    <w:rsid w:val="00D4312B"/>
    <w:rsid w:val="00D437BB"/>
    <w:rsid w:val="00D43821"/>
    <w:rsid w:val="00D438F6"/>
    <w:rsid w:val="00D43AC5"/>
    <w:rsid w:val="00D44559"/>
    <w:rsid w:val="00D4495A"/>
    <w:rsid w:val="00D45312"/>
    <w:rsid w:val="00D45352"/>
    <w:rsid w:val="00D45B73"/>
    <w:rsid w:val="00D460A3"/>
    <w:rsid w:val="00D46420"/>
    <w:rsid w:val="00D465B9"/>
    <w:rsid w:val="00D4730C"/>
    <w:rsid w:val="00D47B85"/>
    <w:rsid w:val="00D5033E"/>
    <w:rsid w:val="00D5075B"/>
    <w:rsid w:val="00D5114D"/>
    <w:rsid w:val="00D51C54"/>
    <w:rsid w:val="00D51CA2"/>
    <w:rsid w:val="00D528B3"/>
    <w:rsid w:val="00D52C5F"/>
    <w:rsid w:val="00D53134"/>
    <w:rsid w:val="00D536CB"/>
    <w:rsid w:val="00D53951"/>
    <w:rsid w:val="00D5398D"/>
    <w:rsid w:val="00D53CD6"/>
    <w:rsid w:val="00D53DCD"/>
    <w:rsid w:val="00D54800"/>
    <w:rsid w:val="00D54B75"/>
    <w:rsid w:val="00D54B89"/>
    <w:rsid w:val="00D54BBD"/>
    <w:rsid w:val="00D54C2C"/>
    <w:rsid w:val="00D55596"/>
    <w:rsid w:val="00D55702"/>
    <w:rsid w:val="00D55A9C"/>
    <w:rsid w:val="00D55AD6"/>
    <w:rsid w:val="00D563F2"/>
    <w:rsid w:val="00D5676E"/>
    <w:rsid w:val="00D578FD"/>
    <w:rsid w:val="00D60787"/>
    <w:rsid w:val="00D61660"/>
    <w:rsid w:val="00D61BA5"/>
    <w:rsid w:val="00D61FFC"/>
    <w:rsid w:val="00D6288E"/>
    <w:rsid w:val="00D6304A"/>
    <w:rsid w:val="00D630B0"/>
    <w:rsid w:val="00D6340F"/>
    <w:rsid w:val="00D63B3E"/>
    <w:rsid w:val="00D63F10"/>
    <w:rsid w:val="00D641FC"/>
    <w:rsid w:val="00D6435C"/>
    <w:rsid w:val="00D644EA"/>
    <w:rsid w:val="00D6452E"/>
    <w:rsid w:val="00D649D3"/>
    <w:rsid w:val="00D64F35"/>
    <w:rsid w:val="00D655E9"/>
    <w:rsid w:val="00D668E3"/>
    <w:rsid w:val="00D672E9"/>
    <w:rsid w:val="00D672F7"/>
    <w:rsid w:val="00D67500"/>
    <w:rsid w:val="00D67CC1"/>
    <w:rsid w:val="00D70633"/>
    <w:rsid w:val="00D70E85"/>
    <w:rsid w:val="00D70F1D"/>
    <w:rsid w:val="00D7314B"/>
    <w:rsid w:val="00D733B1"/>
    <w:rsid w:val="00D7342D"/>
    <w:rsid w:val="00D73A71"/>
    <w:rsid w:val="00D7488E"/>
    <w:rsid w:val="00D749A9"/>
    <w:rsid w:val="00D74ABD"/>
    <w:rsid w:val="00D75903"/>
    <w:rsid w:val="00D75AAB"/>
    <w:rsid w:val="00D75BED"/>
    <w:rsid w:val="00D75C0E"/>
    <w:rsid w:val="00D7601E"/>
    <w:rsid w:val="00D7634B"/>
    <w:rsid w:val="00D7662E"/>
    <w:rsid w:val="00D7681D"/>
    <w:rsid w:val="00D76D06"/>
    <w:rsid w:val="00D76E3D"/>
    <w:rsid w:val="00D77854"/>
    <w:rsid w:val="00D8021C"/>
    <w:rsid w:val="00D80614"/>
    <w:rsid w:val="00D8128F"/>
    <w:rsid w:val="00D81F02"/>
    <w:rsid w:val="00D82725"/>
    <w:rsid w:val="00D828CC"/>
    <w:rsid w:val="00D8297F"/>
    <w:rsid w:val="00D82D66"/>
    <w:rsid w:val="00D83064"/>
    <w:rsid w:val="00D8334E"/>
    <w:rsid w:val="00D83474"/>
    <w:rsid w:val="00D83656"/>
    <w:rsid w:val="00D83860"/>
    <w:rsid w:val="00D83C2E"/>
    <w:rsid w:val="00D84375"/>
    <w:rsid w:val="00D845A2"/>
    <w:rsid w:val="00D84DF4"/>
    <w:rsid w:val="00D85832"/>
    <w:rsid w:val="00D85925"/>
    <w:rsid w:val="00D85C5B"/>
    <w:rsid w:val="00D865EC"/>
    <w:rsid w:val="00D86C6B"/>
    <w:rsid w:val="00D86E43"/>
    <w:rsid w:val="00D8739E"/>
    <w:rsid w:val="00D87494"/>
    <w:rsid w:val="00D9004C"/>
    <w:rsid w:val="00D906C8"/>
    <w:rsid w:val="00D90BD5"/>
    <w:rsid w:val="00D913A4"/>
    <w:rsid w:val="00D91D30"/>
    <w:rsid w:val="00D91DE5"/>
    <w:rsid w:val="00D9232E"/>
    <w:rsid w:val="00D9243A"/>
    <w:rsid w:val="00D9324E"/>
    <w:rsid w:val="00D933F6"/>
    <w:rsid w:val="00D93647"/>
    <w:rsid w:val="00D93E3F"/>
    <w:rsid w:val="00D94193"/>
    <w:rsid w:val="00D94276"/>
    <w:rsid w:val="00D94AC3"/>
    <w:rsid w:val="00D94AF9"/>
    <w:rsid w:val="00D94FCB"/>
    <w:rsid w:val="00D95225"/>
    <w:rsid w:val="00D95C7D"/>
    <w:rsid w:val="00D95F24"/>
    <w:rsid w:val="00D95FB9"/>
    <w:rsid w:val="00D961DB"/>
    <w:rsid w:val="00D9621B"/>
    <w:rsid w:val="00D9624F"/>
    <w:rsid w:val="00D97A6C"/>
    <w:rsid w:val="00DA01EA"/>
    <w:rsid w:val="00DA0456"/>
    <w:rsid w:val="00DA16DC"/>
    <w:rsid w:val="00DA17C9"/>
    <w:rsid w:val="00DA1B4C"/>
    <w:rsid w:val="00DA1D84"/>
    <w:rsid w:val="00DA22C2"/>
    <w:rsid w:val="00DA24B7"/>
    <w:rsid w:val="00DA2AA7"/>
    <w:rsid w:val="00DA2DF6"/>
    <w:rsid w:val="00DA364A"/>
    <w:rsid w:val="00DA3F92"/>
    <w:rsid w:val="00DA440A"/>
    <w:rsid w:val="00DA5FC3"/>
    <w:rsid w:val="00DA62D3"/>
    <w:rsid w:val="00DA650B"/>
    <w:rsid w:val="00DA65A9"/>
    <w:rsid w:val="00DA687A"/>
    <w:rsid w:val="00DA6EAE"/>
    <w:rsid w:val="00DA7287"/>
    <w:rsid w:val="00DA72EA"/>
    <w:rsid w:val="00DA7E44"/>
    <w:rsid w:val="00DB0376"/>
    <w:rsid w:val="00DB0726"/>
    <w:rsid w:val="00DB14F6"/>
    <w:rsid w:val="00DB2298"/>
    <w:rsid w:val="00DB22A2"/>
    <w:rsid w:val="00DB2711"/>
    <w:rsid w:val="00DB30DA"/>
    <w:rsid w:val="00DB3C22"/>
    <w:rsid w:val="00DB40DA"/>
    <w:rsid w:val="00DB411B"/>
    <w:rsid w:val="00DB4355"/>
    <w:rsid w:val="00DB48CC"/>
    <w:rsid w:val="00DB5ED4"/>
    <w:rsid w:val="00DB6862"/>
    <w:rsid w:val="00DB687E"/>
    <w:rsid w:val="00DB6AD0"/>
    <w:rsid w:val="00DB6E9A"/>
    <w:rsid w:val="00DC065D"/>
    <w:rsid w:val="00DC07CD"/>
    <w:rsid w:val="00DC0914"/>
    <w:rsid w:val="00DC0D1C"/>
    <w:rsid w:val="00DC0E6A"/>
    <w:rsid w:val="00DC234F"/>
    <w:rsid w:val="00DC27CC"/>
    <w:rsid w:val="00DC2C9A"/>
    <w:rsid w:val="00DC2D18"/>
    <w:rsid w:val="00DC32CB"/>
    <w:rsid w:val="00DC45A7"/>
    <w:rsid w:val="00DC4CA5"/>
    <w:rsid w:val="00DC4E26"/>
    <w:rsid w:val="00DC5032"/>
    <w:rsid w:val="00DC57BE"/>
    <w:rsid w:val="00DC5F10"/>
    <w:rsid w:val="00DC61F5"/>
    <w:rsid w:val="00DC6288"/>
    <w:rsid w:val="00DC642F"/>
    <w:rsid w:val="00DC66F9"/>
    <w:rsid w:val="00DC6D9C"/>
    <w:rsid w:val="00DC749D"/>
    <w:rsid w:val="00DD0209"/>
    <w:rsid w:val="00DD0642"/>
    <w:rsid w:val="00DD1856"/>
    <w:rsid w:val="00DD1938"/>
    <w:rsid w:val="00DD209D"/>
    <w:rsid w:val="00DD2190"/>
    <w:rsid w:val="00DD2DCB"/>
    <w:rsid w:val="00DD3179"/>
    <w:rsid w:val="00DD318E"/>
    <w:rsid w:val="00DD3429"/>
    <w:rsid w:val="00DD34C0"/>
    <w:rsid w:val="00DD3588"/>
    <w:rsid w:val="00DD3EB3"/>
    <w:rsid w:val="00DD4EE8"/>
    <w:rsid w:val="00DD558F"/>
    <w:rsid w:val="00DD578C"/>
    <w:rsid w:val="00DD59C7"/>
    <w:rsid w:val="00DD5CDF"/>
    <w:rsid w:val="00DD6B2A"/>
    <w:rsid w:val="00DD6CB6"/>
    <w:rsid w:val="00DD6DFA"/>
    <w:rsid w:val="00DD6FDF"/>
    <w:rsid w:val="00DD6FE0"/>
    <w:rsid w:val="00DD7D94"/>
    <w:rsid w:val="00DE0056"/>
    <w:rsid w:val="00DE0948"/>
    <w:rsid w:val="00DE0E04"/>
    <w:rsid w:val="00DE2154"/>
    <w:rsid w:val="00DE2241"/>
    <w:rsid w:val="00DE2B9D"/>
    <w:rsid w:val="00DE30DA"/>
    <w:rsid w:val="00DE3A4C"/>
    <w:rsid w:val="00DE3AC9"/>
    <w:rsid w:val="00DE3E28"/>
    <w:rsid w:val="00DE430C"/>
    <w:rsid w:val="00DE44D2"/>
    <w:rsid w:val="00DE4B98"/>
    <w:rsid w:val="00DE4DA0"/>
    <w:rsid w:val="00DE5368"/>
    <w:rsid w:val="00DE5C25"/>
    <w:rsid w:val="00DE5D08"/>
    <w:rsid w:val="00DE5EF8"/>
    <w:rsid w:val="00DE6201"/>
    <w:rsid w:val="00DE643A"/>
    <w:rsid w:val="00DE67DE"/>
    <w:rsid w:val="00DE73E5"/>
    <w:rsid w:val="00DE76EF"/>
    <w:rsid w:val="00DE776F"/>
    <w:rsid w:val="00DF163D"/>
    <w:rsid w:val="00DF2442"/>
    <w:rsid w:val="00DF273E"/>
    <w:rsid w:val="00DF2B3A"/>
    <w:rsid w:val="00DF3398"/>
    <w:rsid w:val="00DF352B"/>
    <w:rsid w:val="00DF356F"/>
    <w:rsid w:val="00DF388B"/>
    <w:rsid w:val="00DF3AE7"/>
    <w:rsid w:val="00DF3E9D"/>
    <w:rsid w:val="00DF5145"/>
    <w:rsid w:val="00DF5559"/>
    <w:rsid w:val="00DF57B5"/>
    <w:rsid w:val="00DF5BDF"/>
    <w:rsid w:val="00DF6400"/>
    <w:rsid w:val="00DF69FE"/>
    <w:rsid w:val="00DF6D22"/>
    <w:rsid w:val="00DF769F"/>
    <w:rsid w:val="00DF7D32"/>
    <w:rsid w:val="00DF7EC8"/>
    <w:rsid w:val="00E0085B"/>
    <w:rsid w:val="00E00D95"/>
    <w:rsid w:val="00E010F6"/>
    <w:rsid w:val="00E012C4"/>
    <w:rsid w:val="00E012F6"/>
    <w:rsid w:val="00E01402"/>
    <w:rsid w:val="00E01951"/>
    <w:rsid w:val="00E01A4E"/>
    <w:rsid w:val="00E01EA8"/>
    <w:rsid w:val="00E0208B"/>
    <w:rsid w:val="00E02892"/>
    <w:rsid w:val="00E02C3A"/>
    <w:rsid w:val="00E02E17"/>
    <w:rsid w:val="00E030D5"/>
    <w:rsid w:val="00E032E3"/>
    <w:rsid w:val="00E033B8"/>
    <w:rsid w:val="00E033C6"/>
    <w:rsid w:val="00E03692"/>
    <w:rsid w:val="00E03AE9"/>
    <w:rsid w:val="00E03C12"/>
    <w:rsid w:val="00E05563"/>
    <w:rsid w:val="00E05755"/>
    <w:rsid w:val="00E07007"/>
    <w:rsid w:val="00E07DA5"/>
    <w:rsid w:val="00E10298"/>
    <w:rsid w:val="00E10907"/>
    <w:rsid w:val="00E10DFD"/>
    <w:rsid w:val="00E117B4"/>
    <w:rsid w:val="00E11D3C"/>
    <w:rsid w:val="00E12702"/>
    <w:rsid w:val="00E12922"/>
    <w:rsid w:val="00E132B7"/>
    <w:rsid w:val="00E1348F"/>
    <w:rsid w:val="00E139F5"/>
    <w:rsid w:val="00E14F49"/>
    <w:rsid w:val="00E157EA"/>
    <w:rsid w:val="00E1582E"/>
    <w:rsid w:val="00E15D84"/>
    <w:rsid w:val="00E163EF"/>
    <w:rsid w:val="00E16BCD"/>
    <w:rsid w:val="00E170C4"/>
    <w:rsid w:val="00E17411"/>
    <w:rsid w:val="00E1762C"/>
    <w:rsid w:val="00E17CEB"/>
    <w:rsid w:val="00E17F02"/>
    <w:rsid w:val="00E200A3"/>
    <w:rsid w:val="00E200A4"/>
    <w:rsid w:val="00E200BE"/>
    <w:rsid w:val="00E20504"/>
    <w:rsid w:val="00E20AD5"/>
    <w:rsid w:val="00E21ED3"/>
    <w:rsid w:val="00E21F5B"/>
    <w:rsid w:val="00E22A4E"/>
    <w:rsid w:val="00E245D2"/>
    <w:rsid w:val="00E250A3"/>
    <w:rsid w:val="00E2539F"/>
    <w:rsid w:val="00E25B15"/>
    <w:rsid w:val="00E25B9F"/>
    <w:rsid w:val="00E25E2A"/>
    <w:rsid w:val="00E260A4"/>
    <w:rsid w:val="00E26208"/>
    <w:rsid w:val="00E263E5"/>
    <w:rsid w:val="00E26B5A"/>
    <w:rsid w:val="00E26D8C"/>
    <w:rsid w:val="00E26F69"/>
    <w:rsid w:val="00E27F41"/>
    <w:rsid w:val="00E301F7"/>
    <w:rsid w:val="00E3042C"/>
    <w:rsid w:val="00E306E7"/>
    <w:rsid w:val="00E30E7C"/>
    <w:rsid w:val="00E314B5"/>
    <w:rsid w:val="00E31786"/>
    <w:rsid w:val="00E31A81"/>
    <w:rsid w:val="00E32529"/>
    <w:rsid w:val="00E328B7"/>
    <w:rsid w:val="00E32E06"/>
    <w:rsid w:val="00E330C6"/>
    <w:rsid w:val="00E33229"/>
    <w:rsid w:val="00E3340E"/>
    <w:rsid w:val="00E33F90"/>
    <w:rsid w:val="00E34544"/>
    <w:rsid w:val="00E34DF1"/>
    <w:rsid w:val="00E35E39"/>
    <w:rsid w:val="00E36994"/>
    <w:rsid w:val="00E37526"/>
    <w:rsid w:val="00E37F03"/>
    <w:rsid w:val="00E4052A"/>
    <w:rsid w:val="00E41643"/>
    <w:rsid w:val="00E41987"/>
    <w:rsid w:val="00E41C28"/>
    <w:rsid w:val="00E42098"/>
    <w:rsid w:val="00E4365C"/>
    <w:rsid w:val="00E44E85"/>
    <w:rsid w:val="00E46098"/>
    <w:rsid w:val="00E467CB"/>
    <w:rsid w:val="00E46C97"/>
    <w:rsid w:val="00E47283"/>
    <w:rsid w:val="00E47CD1"/>
    <w:rsid w:val="00E47D18"/>
    <w:rsid w:val="00E518F9"/>
    <w:rsid w:val="00E51BAC"/>
    <w:rsid w:val="00E51CBB"/>
    <w:rsid w:val="00E51F69"/>
    <w:rsid w:val="00E5221B"/>
    <w:rsid w:val="00E524B7"/>
    <w:rsid w:val="00E527CB"/>
    <w:rsid w:val="00E52A38"/>
    <w:rsid w:val="00E53279"/>
    <w:rsid w:val="00E53A14"/>
    <w:rsid w:val="00E546D8"/>
    <w:rsid w:val="00E54E9B"/>
    <w:rsid w:val="00E553BD"/>
    <w:rsid w:val="00E55F00"/>
    <w:rsid w:val="00E56092"/>
    <w:rsid w:val="00E568A9"/>
    <w:rsid w:val="00E56D80"/>
    <w:rsid w:val="00E56E27"/>
    <w:rsid w:val="00E5796F"/>
    <w:rsid w:val="00E57AF4"/>
    <w:rsid w:val="00E57FEE"/>
    <w:rsid w:val="00E6029A"/>
    <w:rsid w:val="00E6075E"/>
    <w:rsid w:val="00E60D55"/>
    <w:rsid w:val="00E611DC"/>
    <w:rsid w:val="00E61328"/>
    <w:rsid w:val="00E619C3"/>
    <w:rsid w:val="00E61BBA"/>
    <w:rsid w:val="00E624C2"/>
    <w:rsid w:val="00E626D8"/>
    <w:rsid w:val="00E62AC5"/>
    <w:rsid w:val="00E62B88"/>
    <w:rsid w:val="00E6326C"/>
    <w:rsid w:val="00E63EAE"/>
    <w:rsid w:val="00E6458A"/>
    <w:rsid w:val="00E6695A"/>
    <w:rsid w:val="00E669B1"/>
    <w:rsid w:val="00E66E31"/>
    <w:rsid w:val="00E67179"/>
    <w:rsid w:val="00E67228"/>
    <w:rsid w:val="00E67F4D"/>
    <w:rsid w:val="00E705D2"/>
    <w:rsid w:val="00E70709"/>
    <w:rsid w:val="00E70C0B"/>
    <w:rsid w:val="00E70C9F"/>
    <w:rsid w:val="00E71815"/>
    <w:rsid w:val="00E71CDC"/>
    <w:rsid w:val="00E71D4F"/>
    <w:rsid w:val="00E71EE4"/>
    <w:rsid w:val="00E72115"/>
    <w:rsid w:val="00E7218A"/>
    <w:rsid w:val="00E7222F"/>
    <w:rsid w:val="00E7223F"/>
    <w:rsid w:val="00E72708"/>
    <w:rsid w:val="00E73B89"/>
    <w:rsid w:val="00E74343"/>
    <w:rsid w:val="00E744B8"/>
    <w:rsid w:val="00E74688"/>
    <w:rsid w:val="00E74B6A"/>
    <w:rsid w:val="00E74BF4"/>
    <w:rsid w:val="00E74DA9"/>
    <w:rsid w:val="00E75483"/>
    <w:rsid w:val="00E759B8"/>
    <w:rsid w:val="00E76229"/>
    <w:rsid w:val="00E7625A"/>
    <w:rsid w:val="00E776EF"/>
    <w:rsid w:val="00E80548"/>
    <w:rsid w:val="00E80C2E"/>
    <w:rsid w:val="00E80FE4"/>
    <w:rsid w:val="00E81EF4"/>
    <w:rsid w:val="00E828D7"/>
    <w:rsid w:val="00E82AB6"/>
    <w:rsid w:val="00E831B9"/>
    <w:rsid w:val="00E8333D"/>
    <w:rsid w:val="00E836F7"/>
    <w:rsid w:val="00E83D37"/>
    <w:rsid w:val="00E83FD2"/>
    <w:rsid w:val="00E84087"/>
    <w:rsid w:val="00E84143"/>
    <w:rsid w:val="00E8492A"/>
    <w:rsid w:val="00E870B9"/>
    <w:rsid w:val="00E901A1"/>
    <w:rsid w:val="00E9127F"/>
    <w:rsid w:val="00E91CB1"/>
    <w:rsid w:val="00E9224B"/>
    <w:rsid w:val="00E92C15"/>
    <w:rsid w:val="00E93229"/>
    <w:rsid w:val="00E93510"/>
    <w:rsid w:val="00E94239"/>
    <w:rsid w:val="00E94382"/>
    <w:rsid w:val="00E9496D"/>
    <w:rsid w:val="00E952C1"/>
    <w:rsid w:val="00E953B5"/>
    <w:rsid w:val="00E95B89"/>
    <w:rsid w:val="00E96AF3"/>
    <w:rsid w:val="00EA06C0"/>
    <w:rsid w:val="00EA0E44"/>
    <w:rsid w:val="00EA11EA"/>
    <w:rsid w:val="00EA1A9A"/>
    <w:rsid w:val="00EA1C38"/>
    <w:rsid w:val="00EA3280"/>
    <w:rsid w:val="00EA32DD"/>
    <w:rsid w:val="00EA384A"/>
    <w:rsid w:val="00EA40B5"/>
    <w:rsid w:val="00EA4351"/>
    <w:rsid w:val="00EA4F72"/>
    <w:rsid w:val="00EA533F"/>
    <w:rsid w:val="00EA561E"/>
    <w:rsid w:val="00EA5752"/>
    <w:rsid w:val="00EA5D9D"/>
    <w:rsid w:val="00EA67BD"/>
    <w:rsid w:val="00EA6836"/>
    <w:rsid w:val="00EA6E6F"/>
    <w:rsid w:val="00EA70AF"/>
    <w:rsid w:val="00EA730C"/>
    <w:rsid w:val="00EA7C00"/>
    <w:rsid w:val="00EA7E7A"/>
    <w:rsid w:val="00EA7EA6"/>
    <w:rsid w:val="00EB10AA"/>
    <w:rsid w:val="00EB1350"/>
    <w:rsid w:val="00EB1467"/>
    <w:rsid w:val="00EB16D6"/>
    <w:rsid w:val="00EB1AEE"/>
    <w:rsid w:val="00EB1BA7"/>
    <w:rsid w:val="00EB2035"/>
    <w:rsid w:val="00EB2117"/>
    <w:rsid w:val="00EB295C"/>
    <w:rsid w:val="00EB2ABF"/>
    <w:rsid w:val="00EB315E"/>
    <w:rsid w:val="00EB36D1"/>
    <w:rsid w:val="00EB3845"/>
    <w:rsid w:val="00EB38AA"/>
    <w:rsid w:val="00EB3C07"/>
    <w:rsid w:val="00EB444F"/>
    <w:rsid w:val="00EB45F6"/>
    <w:rsid w:val="00EB508F"/>
    <w:rsid w:val="00EB5CE2"/>
    <w:rsid w:val="00EB5E89"/>
    <w:rsid w:val="00EB5F2D"/>
    <w:rsid w:val="00EB614B"/>
    <w:rsid w:val="00EB72AE"/>
    <w:rsid w:val="00EB77F5"/>
    <w:rsid w:val="00EB7DD9"/>
    <w:rsid w:val="00EC016E"/>
    <w:rsid w:val="00EC075A"/>
    <w:rsid w:val="00EC083F"/>
    <w:rsid w:val="00EC146E"/>
    <w:rsid w:val="00EC1504"/>
    <w:rsid w:val="00EC15CA"/>
    <w:rsid w:val="00EC1AEF"/>
    <w:rsid w:val="00EC2D88"/>
    <w:rsid w:val="00EC3054"/>
    <w:rsid w:val="00EC35CF"/>
    <w:rsid w:val="00EC369F"/>
    <w:rsid w:val="00EC3AAE"/>
    <w:rsid w:val="00EC3D9A"/>
    <w:rsid w:val="00EC44E0"/>
    <w:rsid w:val="00EC44E8"/>
    <w:rsid w:val="00EC4A58"/>
    <w:rsid w:val="00EC4B58"/>
    <w:rsid w:val="00EC4DD2"/>
    <w:rsid w:val="00EC6CBA"/>
    <w:rsid w:val="00EC6F69"/>
    <w:rsid w:val="00EC7450"/>
    <w:rsid w:val="00EC7561"/>
    <w:rsid w:val="00EC79CC"/>
    <w:rsid w:val="00ED010B"/>
    <w:rsid w:val="00ED0E2C"/>
    <w:rsid w:val="00ED1707"/>
    <w:rsid w:val="00ED1CD9"/>
    <w:rsid w:val="00ED1D78"/>
    <w:rsid w:val="00ED1DDE"/>
    <w:rsid w:val="00ED2D88"/>
    <w:rsid w:val="00ED4D17"/>
    <w:rsid w:val="00ED4F25"/>
    <w:rsid w:val="00ED5CCA"/>
    <w:rsid w:val="00ED5F59"/>
    <w:rsid w:val="00ED6CFD"/>
    <w:rsid w:val="00ED704A"/>
    <w:rsid w:val="00ED7B69"/>
    <w:rsid w:val="00EE005D"/>
    <w:rsid w:val="00EE1234"/>
    <w:rsid w:val="00EE18CD"/>
    <w:rsid w:val="00EE19B0"/>
    <w:rsid w:val="00EE1A43"/>
    <w:rsid w:val="00EE1C89"/>
    <w:rsid w:val="00EE2700"/>
    <w:rsid w:val="00EE2752"/>
    <w:rsid w:val="00EE2D59"/>
    <w:rsid w:val="00EE34A3"/>
    <w:rsid w:val="00EE3A19"/>
    <w:rsid w:val="00EE3E11"/>
    <w:rsid w:val="00EE3EBE"/>
    <w:rsid w:val="00EE3ED6"/>
    <w:rsid w:val="00EE429A"/>
    <w:rsid w:val="00EE466B"/>
    <w:rsid w:val="00EE5220"/>
    <w:rsid w:val="00EE5798"/>
    <w:rsid w:val="00EE58A3"/>
    <w:rsid w:val="00EE64B1"/>
    <w:rsid w:val="00EE65F3"/>
    <w:rsid w:val="00EE69CB"/>
    <w:rsid w:val="00EE712F"/>
    <w:rsid w:val="00EF1B91"/>
    <w:rsid w:val="00EF23FB"/>
    <w:rsid w:val="00EF24AF"/>
    <w:rsid w:val="00EF2D86"/>
    <w:rsid w:val="00EF2D9F"/>
    <w:rsid w:val="00EF2EF9"/>
    <w:rsid w:val="00EF372C"/>
    <w:rsid w:val="00EF3EC6"/>
    <w:rsid w:val="00EF4211"/>
    <w:rsid w:val="00EF4949"/>
    <w:rsid w:val="00EF53F1"/>
    <w:rsid w:val="00EF5B97"/>
    <w:rsid w:val="00EF682E"/>
    <w:rsid w:val="00EF76DC"/>
    <w:rsid w:val="00EF7DE2"/>
    <w:rsid w:val="00F00259"/>
    <w:rsid w:val="00F003E8"/>
    <w:rsid w:val="00F0055A"/>
    <w:rsid w:val="00F00763"/>
    <w:rsid w:val="00F00D15"/>
    <w:rsid w:val="00F01328"/>
    <w:rsid w:val="00F02391"/>
    <w:rsid w:val="00F02AF8"/>
    <w:rsid w:val="00F02FCB"/>
    <w:rsid w:val="00F03063"/>
    <w:rsid w:val="00F03E80"/>
    <w:rsid w:val="00F045B9"/>
    <w:rsid w:val="00F06248"/>
    <w:rsid w:val="00F062DA"/>
    <w:rsid w:val="00F06C63"/>
    <w:rsid w:val="00F06F93"/>
    <w:rsid w:val="00F07527"/>
    <w:rsid w:val="00F07656"/>
    <w:rsid w:val="00F103A1"/>
    <w:rsid w:val="00F1089F"/>
    <w:rsid w:val="00F117C6"/>
    <w:rsid w:val="00F11A77"/>
    <w:rsid w:val="00F11B39"/>
    <w:rsid w:val="00F1295C"/>
    <w:rsid w:val="00F12CD6"/>
    <w:rsid w:val="00F12D1E"/>
    <w:rsid w:val="00F13074"/>
    <w:rsid w:val="00F1366C"/>
    <w:rsid w:val="00F13AD4"/>
    <w:rsid w:val="00F142F6"/>
    <w:rsid w:val="00F145AC"/>
    <w:rsid w:val="00F147EF"/>
    <w:rsid w:val="00F14FEA"/>
    <w:rsid w:val="00F150D6"/>
    <w:rsid w:val="00F151EB"/>
    <w:rsid w:val="00F163ED"/>
    <w:rsid w:val="00F171F0"/>
    <w:rsid w:val="00F172A8"/>
    <w:rsid w:val="00F172E8"/>
    <w:rsid w:val="00F17DAA"/>
    <w:rsid w:val="00F206AA"/>
    <w:rsid w:val="00F20B19"/>
    <w:rsid w:val="00F2176D"/>
    <w:rsid w:val="00F22165"/>
    <w:rsid w:val="00F22269"/>
    <w:rsid w:val="00F22359"/>
    <w:rsid w:val="00F22857"/>
    <w:rsid w:val="00F22D8A"/>
    <w:rsid w:val="00F25C18"/>
    <w:rsid w:val="00F25F67"/>
    <w:rsid w:val="00F261E1"/>
    <w:rsid w:val="00F26DAD"/>
    <w:rsid w:val="00F27549"/>
    <w:rsid w:val="00F27787"/>
    <w:rsid w:val="00F308E9"/>
    <w:rsid w:val="00F30C5A"/>
    <w:rsid w:val="00F311B3"/>
    <w:rsid w:val="00F314DA"/>
    <w:rsid w:val="00F31707"/>
    <w:rsid w:val="00F31847"/>
    <w:rsid w:val="00F320DF"/>
    <w:rsid w:val="00F32B72"/>
    <w:rsid w:val="00F32C3A"/>
    <w:rsid w:val="00F33394"/>
    <w:rsid w:val="00F33589"/>
    <w:rsid w:val="00F337E3"/>
    <w:rsid w:val="00F33893"/>
    <w:rsid w:val="00F34E5B"/>
    <w:rsid w:val="00F3549B"/>
    <w:rsid w:val="00F356C9"/>
    <w:rsid w:val="00F3571A"/>
    <w:rsid w:val="00F3592D"/>
    <w:rsid w:val="00F36A99"/>
    <w:rsid w:val="00F36D78"/>
    <w:rsid w:val="00F37D7E"/>
    <w:rsid w:val="00F37F60"/>
    <w:rsid w:val="00F40F3B"/>
    <w:rsid w:val="00F41C0C"/>
    <w:rsid w:val="00F42219"/>
    <w:rsid w:val="00F44090"/>
    <w:rsid w:val="00F4439E"/>
    <w:rsid w:val="00F443D7"/>
    <w:rsid w:val="00F44775"/>
    <w:rsid w:val="00F44B07"/>
    <w:rsid w:val="00F44BFB"/>
    <w:rsid w:val="00F44C31"/>
    <w:rsid w:val="00F45688"/>
    <w:rsid w:val="00F46113"/>
    <w:rsid w:val="00F4652A"/>
    <w:rsid w:val="00F4652F"/>
    <w:rsid w:val="00F46742"/>
    <w:rsid w:val="00F473FA"/>
    <w:rsid w:val="00F47505"/>
    <w:rsid w:val="00F47EC8"/>
    <w:rsid w:val="00F50405"/>
    <w:rsid w:val="00F50F9D"/>
    <w:rsid w:val="00F51200"/>
    <w:rsid w:val="00F52265"/>
    <w:rsid w:val="00F53635"/>
    <w:rsid w:val="00F540F7"/>
    <w:rsid w:val="00F55024"/>
    <w:rsid w:val="00F5516E"/>
    <w:rsid w:val="00F56FB8"/>
    <w:rsid w:val="00F5705D"/>
    <w:rsid w:val="00F57793"/>
    <w:rsid w:val="00F57828"/>
    <w:rsid w:val="00F57890"/>
    <w:rsid w:val="00F57E33"/>
    <w:rsid w:val="00F60C0A"/>
    <w:rsid w:val="00F614F3"/>
    <w:rsid w:val="00F61B77"/>
    <w:rsid w:val="00F62BC6"/>
    <w:rsid w:val="00F635E7"/>
    <w:rsid w:val="00F63C11"/>
    <w:rsid w:val="00F63D46"/>
    <w:rsid w:val="00F63D7A"/>
    <w:rsid w:val="00F64039"/>
    <w:rsid w:val="00F64C9B"/>
    <w:rsid w:val="00F65590"/>
    <w:rsid w:val="00F657B8"/>
    <w:rsid w:val="00F65982"/>
    <w:rsid w:val="00F65F80"/>
    <w:rsid w:val="00F66283"/>
    <w:rsid w:val="00F67B67"/>
    <w:rsid w:val="00F709E3"/>
    <w:rsid w:val="00F70A3E"/>
    <w:rsid w:val="00F70BC1"/>
    <w:rsid w:val="00F70F45"/>
    <w:rsid w:val="00F714D3"/>
    <w:rsid w:val="00F7189C"/>
    <w:rsid w:val="00F718DB"/>
    <w:rsid w:val="00F71BBE"/>
    <w:rsid w:val="00F723A0"/>
    <w:rsid w:val="00F7334B"/>
    <w:rsid w:val="00F73623"/>
    <w:rsid w:val="00F73D2A"/>
    <w:rsid w:val="00F749F1"/>
    <w:rsid w:val="00F74B84"/>
    <w:rsid w:val="00F74FC0"/>
    <w:rsid w:val="00F75509"/>
    <w:rsid w:val="00F75AC2"/>
    <w:rsid w:val="00F7648C"/>
    <w:rsid w:val="00F76E13"/>
    <w:rsid w:val="00F775FF"/>
    <w:rsid w:val="00F776A2"/>
    <w:rsid w:val="00F77D2C"/>
    <w:rsid w:val="00F802A0"/>
    <w:rsid w:val="00F804DC"/>
    <w:rsid w:val="00F8090C"/>
    <w:rsid w:val="00F80BD0"/>
    <w:rsid w:val="00F80BEC"/>
    <w:rsid w:val="00F81529"/>
    <w:rsid w:val="00F81B93"/>
    <w:rsid w:val="00F8226A"/>
    <w:rsid w:val="00F824DE"/>
    <w:rsid w:val="00F82A60"/>
    <w:rsid w:val="00F82EBB"/>
    <w:rsid w:val="00F8306A"/>
    <w:rsid w:val="00F835A6"/>
    <w:rsid w:val="00F838B4"/>
    <w:rsid w:val="00F840B1"/>
    <w:rsid w:val="00F849E8"/>
    <w:rsid w:val="00F8560F"/>
    <w:rsid w:val="00F859C8"/>
    <w:rsid w:val="00F85B81"/>
    <w:rsid w:val="00F85BCD"/>
    <w:rsid w:val="00F85EEF"/>
    <w:rsid w:val="00F87241"/>
    <w:rsid w:val="00F875D6"/>
    <w:rsid w:val="00F878AD"/>
    <w:rsid w:val="00F87C6E"/>
    <w:rsid w:val="00F9018A"/>
    <w:rsid w:val="00F907C0"/>
    <w:rsid w:val="00F90AF3"/>
    <w:rsid w:val="00F90F81"/>
    <w:rsid w:val="00F913AC"/>
    <w:rsid w:val="00F9148F"/>
    <w:rsid w:val="00F91E88"/>
    <w:rsid w:val="00F921E3"/>
    <w:rsid w:val="00F92A25"/>
    <w:rsid w:val="00F93134"/>
    <w:rsid w:val="00F9334E"/>
    <w:rsid w:val="00F934E6"/>
    <w:rsid w:val="00F93989"/>
    <w:rsid w:val="00F93C31"/>
    <w:rsid w:val="00F9471D"/>
    <w:rsid w:val="00F961CE"/>
    <w:rsid w:val="00F9634A"/>
    <w:rsid w:val="00F963EF"/>
    <w:rsid w:val="00F966C2"/>
    <w:rsid w:val="00F96BA7"/>
    <w:rsid w:val="00F96C50"/>
    <w:rsid w:val="00F96D14"/>
    <w:rsid w:val="00F978BA"/>
    <w:rsid w:val="00F97E6C"/>
    <w:rsid w:val="00FA0882"/>
    <w:rsid w:val="00FA1551"/>
    <w:rsid w:val="00FA156C"/>
    <w:rsid w:val="00FA1CD3"/>
    <w:rsid w:val="00FA1CE8"/>
    <w:rsid w:val="00FA2803"/>
    <w:rsid w:val="00FA2CF4"/>
    <w:rsid w:val="00FA319A"/>
    <w:rsid w:val="00FA320B"/>
    <w:rsid w:val="00FA33CD"/>
    <w:rsid w:val="00FA349B"/>
    <w:rsid w:val="00FA43C4"/>
    <w:rsid w:val="00FA4AAB"/>
    <w:rsid w:val="00FA4B65"/>
    <w:rsid w:val="00FA4E5B"/>
    <w:rsid w:val="00FA4F2B"/>
    <w:rsid w:val="00FA5B2D"/>
    <w:rsid w:val="00FA6026"/>
    <w:rsid w:val="00FA610C"/>
    <w:rsid w:val="00FA626B"/>
    <w:rsid w:val="00FA672A"/>
    <w:rsid w:val="00FA6A9A"/>
    <w:rsid w:val="00FA6B27"/>
    <w:rsid w:val="00FA6C36"/>
    <w:rsid w:val="00FA7597"/>
    <w:rsid w:val="00FA7778"/>
    <w:rsid w:val="00FA7F82"/>
    <w:rsid w:val="00FB0002"/>
    <w:rsid w:val="00FB0142"/>
    <w:rsid w:val="00FB0312"/>
    <w:rsid w:val="00FB09C1"/>
    <w:rsid w:val="00FB0AA4"/>
    <w:rsid w:val="00FB0D03"/>
    <w:rsid w:val="00FB109E"/>
    <w:rsid w:val="00FB2E9B"/>
    <w:rsid w:val="00FB3220"/>
    <w:rsid w:val="00FB347C"/>
    <w:rsid w:val="00FB3592"/>
    <w:rsid w:val="00FB37CD"/>
    <w:rsid w:val="00FB4253"/>
    <w:rsid w:val="00FB5692"/>
    <w:rsid w:val="00FB5C75"/>
    <w:rsid w:val="00FB6077"/>
    <w:rsid w:val="00FB681F"/>
    <w:rsid w:val="00FB68D5"/>
    <w:rsid w:val="00FB6BB3"/>
    <w:rsid w:val="00FB6E0D"/>
    <w:rsid w:val="00FB71FB"/>
    <w:rsid w:val="00FB76E6"/>
    <w:rsid w:val="00FB7902"/>
    <w:rsid w:val="00FB7D36"/>
    <w:rsid w:val="00FB7FF8"/>
    <w:rsid w:val="00FC03F3"/>
    <w:rsid w:val="00FC0EBD"/>
    <w:rsid w:val="00FC13F4"/>
    <w:rsid w:val="00FC1AEA"/>
    <w:rsid w:val="00FC253B"/>
    <w:rsid w:val="00FC27F5"/>
    <w:rsid w:val="00FC28F6"/>
    <w:rsid w:val="00FC2CAB"/>
    <w:rsid w:val="00FC3931"/>
    <w:rsid w:val="00FC4522"/>
    <w:rsid w:val="00FC46F7"/>
    <w:rsid w:val="00FC506A"/>
    <w:rsid w:val="00FC5400"/>
    <w:rsid w:val="00FC548C"/>
    <w:rsid w:val="00FC556D"/>
    <w:rsid w:val="00FC6172"/>
    <w:rsid w:val="00FC7B7F"/>
    <w:rsid w:val="00FC7D72"/>
    <w:rsid w:val="00FD060A"/>
    <w:rsid w:val="00FD0BBC"/>
    <w:rsid w:val="00FD101C"/>
    <w:rsid w:val="00FD11E2"/>
    <w:rsid w:val="00FD1684"/>
    <w:rsid w:val="00FD1BB5"/>
    <w:rsid w:val="00FD20A5"/>
    <w:rsid w:val="00FD2170"/>
    <w:rsid w:val="00FD223C"/>
    <w:rsid w:val="00FD3855"/>
    <w:rsid w:val="00FD3B37"/>
    <w:rsid w:val="00FD3EEF"/>
    <w:rsid w:val="00FD447A"/>
    <w:rsid w:val="00FD48AE"/>
    <w:rsid w:val="00FD4BC2"/>
    <w:rsid w:val="00FD5864"/>
    <w:rsid w:val="00FD58C0"/>
    <w:rsid w:val="00FD5D73"/>
    <w:rsid w:val="00FD5ED4"/>
    <w:rsid w:val="00FD67BD"/>
    <w:rsid w:val="00FD6ABE"/>
    <w:rsid w:val="00FD74C6"/>
    <w:rsid w:val="00FD77BD"/>
    <w:rsid w:val="00FD7D6F"/>
    <w:rsid w:val="00FE0532"/>
    <w:rsid w:val="00FE0D40"/>
    <w:rsid w:val="00FE114D"/>
    <w:rsid w:val="00FE1156"/>
    <w:rsid w:val="00FE1982"/>
    <w:rsid w:val="00FE1BAE"/>
    <w:rsid w:val="00FE2112"/>
    <w:rsid w:val="00FE212F"/>
    <w:rsid w:val="00FE27C7"/>
    <w:rsid w:val="00FE33B5"/>
    <w:rsid w:val="00FE46CE"/>
    <w:rsid w:val="00FE51C7"/>
    <w:rsid w:val="00FE5873"/>
    <w:rsid w:val="00FE6671"/>
    <w:rsid w:val="00FE6F34"/>
    <w:rsid w:val="00FE6F7B"/>
    <w:rsid w:val="00FE7652"/>
    <w:rsid w:val="00FE7CCF"/>
    <w:rsid w:val="00FE7F28"/>
    <w:rsid w:val="00FF06C7"/>
    <w:rsid w:val="00FF0C19"/>
    <w:rsid w:val="00FF0C8C"/>
    <w:rsid w:val="00FF0DFD"/>
    <w:rsid w:val="00FF10F0"/>
    <w:rsid w:val="00FF125C"/>
    <w:rsid w:val="00FF1325"/>
    <w:rsid w:val="00FF1678"/>
    <w:rsid w:val="00FF1DC8"/>
    <w:rsid w:val="00FF2F2A"/>
    <w:rsid w:val="00FF36D1"/>
    <w:rsid w:val="00FF373E"/>
    <w:rsid w:val="00FF3AB3"/>
    <w:rsid w:val="00FF47A2"/>
    <w:rsid w:val="00FF577A"/>
    <w:rsid w:val="00FF5943"/>
    <w:rsid w:val="00FF6B0B"/>
    <w:rsid w:val="00FF788A"/>
    <w:rsid w:val="00FF7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42D36EE"/>
  <w15:chartTrackingRefBased/>
  <w15:docId w15:val="{9DDC14AA-A81D-459D-B5CA-1119FCBCEE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theme="minorHAnsi"/>
        <w:sz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D3EEF"/>
    <w:pPr>
      <w:spacing w:before="120" w:line="400" w:lineRule="exact"/>
      <w:jc w:val="both"/>
    </w:pPr>
  </w:style>
  <w:style w:type="paragraph" w:styleId="berschrift1">
    <w:name w:val="heading 1"/>
    <w:basedOn w:val="Standard"/>
    <w:next w:val="Standard"/>
    <w:link w:val="berschrift1Zchn"/>
    <w:autoRedefine/>
    <w:qFormat/>
    <w:rsid w:val="00180F3F"/>
    <w:pPr>
      <w:keepNext/>
      <w:keepLines/>
      <w:numPr>
        <w:numId w:val="3"/>
      </w:numPr>
      <w:suppressAutoHyphens/>
      <w:spacing w:before="100" w:beforeAutospacing="1" w:after="240" w:line="360" w:lineRule="auto"/>
      <w:jc w:val="left"/>
      <w:outlineLvl w:val="0"/>
    </w:pPr>
    <w:rPr>
      <w:rFonts w:ascii="Arial" w:hAnsi="Arial" w:cs="Arial"/>
      <w:b/>
      <w:bCs/>
      <w:kern w:val="32"/>
      <w:sz w:val="26"/>
      <w:szCs w:val="32"/>
    </w:rPr>
  </w:style>
  <w:style w:type="paragraph" w:styleId="berschrift2">
    <w:name w:val="heading 2"/>
    <w:basedOn w:val="Standard"/>
    <w:next w:val="Standard"/>
    <w:link w:val="berschrift2Zchn"/>
    <w:qFormat/>
    <w:rsid w:val="002B7F31"/>
    <w:pPr>
      <w:keepNext/>
      <w:numPr>
        <w:ilvl w:val="1"/>
        <w:numId w:val="3"/>
      </w:numPr>
      <w:spacing w:before="240" w:after="120" w:line="240" w:lineRule="auto"/>
      <w:outlineLvl w:val="1"/>
    </w:pPr>
    <w:rPr>
      <w:rFonts w:ascii="Arial" w:hAnsi="Arial" w:cs="Arial"/>
      <w:b/>
      <w:bCs/>
      <w:iCs/>
      <w:szCs w:val="28"/>
    </w:rPr>
  </w:style>
  <w:style w:type="paragraph" w:styleId="berschrift3">
    <w:name w:val="heading 3"/>
    <w:basedOn w:val="Standard"/>
    <w:next w:val="Standard"/>
    <w:qFormat/>
    <w:rsid w:val="006C1D5C"/>
    <w:pPr>
      <w:keepNext/>
      <w:numPr>
        <w:ilvl w:val="2"/>
        <w:numId w:val="3"/>
      </w:numPr>
      <w:spacing w:before="240" w:after="120" w:line="240" w:lineRule="auto"/>
      <w:outlineLvl w:val="2"/>
    </w:pPr>
    <w:rPr>
      <w:rFonts w:ascii="Arial" w:hAnsi="Arial" w:cs="Arial"/>
      <w:b/>
      <w:bCs/>
      <w:szCs w:val="26"/>
    </w:rPr>
  </w:style>
  <w:style w:type="paragraph" w:styleId="berschrift4">
    <w:name w:val="heading 4"/>
    <w:basedOn w:val="Standard"/>
    <w:next w:val="Standard"/>
    <w:link w:val="berschrift4Zchn"/>
    <w:qFormat/>
    <w:rsid w:val="00CF4E29"/>
    <w:pPr>
      <w:keepNext/>
      <w:numPr>
        <w:ilvl w:val="3"/>
        <w:numId w:val="3"/>
      </w:numPr>
      <w:spacing w:before="180" w:line="240" w:lineRule="auto"/>
      <w:outlineLvl w:val="3"/>
    </w:pPr>
    <w:rPr>
      <w:rFonts w:ascii="Arial" w:hAnsi="Arial"/>
      <w:bCs/>
      <w:szCs w:val="28"/>
    </w:rPr>
  </w:style>
  <w:style w:type="paragraph" w:styleId="berschrift5">
    <w:name w:val="heading 5"/>
    <w:basedOn w:val="Standard"/>
    <w:next w:val="Standard"/>
    <w:qFormat/>
    <w:rsid w:val="006C1D5C"/>
    <w:pPr>
      <w:numPr>
        <w:ilvl w:val="4"/>
        <w:numId w:val="3"/>
      </w:numPr>
      <w:spacing w:before="240" w:after="60"/>
      <w:outlineLvl w:val="4"/>
    </w:pPr>
    <w:rPr>
      <w:bCs/>
      <w:iCs/>
      <w:szCs w:val="26"/>
    </w:rPr>
  </w:style>
  <w:style w:type="paragraph" w:styleId="berschrift6">
    <w:name w:val="heading 6"/>
    <w:basedOn w:val="Standard"/>
    <w:next w:val="Standard"/>
    <w:qFormat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berschrift7">
    <w:name w:val="heading 7"/>
    <w:basedOn w:val="Standard"/>
    <w:next w:val="Standard"/>
    <w:qFormat/>
    <w:pPr>
      <w:numPr>
        <w:ilvl w:val="6"/>
        <w:numId w:val="3"/>
      </w:numPr>
      <w:spacing w:before="240" w:after="60"/>
      <w:outlineLvl w:val="6"/>
    </w:pPr>
  </w:style>
  <w:style w:type="paragraph" w:styleId="berschrift8">
    <w:name w:val="heading 8"/>
    <w:basedOn w:val="Standard"/>
    <w:next w:val="Standard"/>
    <w:qFormat/>
    <w:pPr>
      <w:numPr>
        <w:ilvl w:val="7"/>
        <w:numId w:val="3"/>
      </w:numPr>
      <w:spacing w:before="240" w:after="60"/>
      <w:outlineLvl w:val="7"/>
    </w:pPr>
    <w:rPr>
      <w:i/>
      <w:iCs/>
    </w:rPr>
  </w:style>
  <w:style w:type="paragraph" w:styleId="berschrift9">
    <w:name w:val="heading 9"/>
    <w:basedOn w:val="Standard"/>
    <w:next w:val="Standard"/>
    <w:qFormat/>
    <w:pPr>
      <w:numPr>
        <w:ilvl w:val="8"/>
        <w:numId w:val="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Aufzhlung">
    <w:name w:val="Aufzählung"/>
    <w:basedOn w:val="Standard"/>
    <w:autoRedefine/>
    <w:rsid w:val="0090200F"/>
    <w:pPr>
      <w:spacing w:after="120" w:line="360" w:lineRule="auto"/>
    </w:pPr>
    <w:rPr>
      <w:color w:val="000000" w:themeColor="text1"/>
      <w:lang w:val="en-US"/>
    </w:rPr>
  </w:style>
  <w:style w:type="paragraph" w:customStyle="1" w:styleId="AufzhlungEbene2">
    <w:name w:val="Aufzählung Ebene 2"/>
    <w:basedOn w:val="Aufzhlung"/>
    <w:pPr>
      <w:numPr>
        <w:numId w:val="1"/>
      </w:numPr>
    </w:pPr>
  </w:style>
  <w:style w:type="paragraph" w:styleId="Funotentext">
    <w:name w:val="footnote text"/>
    <w:basedOn w:val="Standard"/>
    <w:autoRedefine/>
    <w:semiHidden/>
    <w:pPr>
      <w:tabs>
        <w:tab w:val="left" w:pos="284"/>
      </w:tabs>
      <w:spacing w:before="40" w:line="220" w:lineRule="exact"/>
      <w:ind w:left="284" w:hanging="284"/>
      <w:jc w:val="left"/>
    </w:pPr>
    <w:rPr>
      <w:sz w:val="18"/>
    </w:rPr>
  </w:style>
  <w:style w:type="character" w:styleId="Funotenzeichen">
    <w:name w:val="footnote reference"/>
    <w:semiHidden/>
    <w:rPr>
      <w:vertAlign w:val="superscript"/>
    </w:rPr>
  </w:style>
  <w:style w:type="paragraph" w:styleId="Kopfzeile">
    <w:name w:val="header"/>
    <w:basedOn w:val="Standard"/>
    <w:pPr>
      <w:pBdr>
        <w:bottom w:val="single" w:sz="4" w:space="1" w:color="auto"/>
      </w:pBdr>
      <w:tabs>
        <w:tab w:val="center" w:pos="4536"/>
        <w:tab w:val="right" w:pos="9072"/>
      </w:tabs>
      <w:spacing w:line="240" w:lineRule="auto"/>
    </w:pPr>
    <w:rPr>
      <w:i/>
      <w:sz w:val="20"/>
    </w:rPr>
  </w:style>
  <w:style w:type="paragraph" w:styleId="Fuzeile">
    <w:name w:val="footer"/>
    <w:basedOn w:val="Standard"/>
    <w:pPr>
      <w:tabs>
        <w:tab w:val="center" w:pos="4536"/>
        <w:tab w:val="right" w:pos="9072"/>
      </w:tabs>
    </w:pPr>
  </w:style>
  <w:style w:type="paragraph" w:customStyle="1" w:styleId="Nummerierung">
    <w:name w:val="Nummerierung"/>
    <w:basedOn w:val="Standard"/>
    <w:rsid w:val="00301D4E"/>
    <w:pPr>
      <w:numPr>
        <w:numId w:val="2"/>
      </w:numPr>
      <w:spacing w:after="120"/>
    </w:pPr>
  </w:style>
  <w:style w:type="paragraph" w:styleId="Verzeichnis1">
    <w:name w:val="toc 1"/>
    <w:basedOn w:val="Standard"/>
    <w:next w:val="Standard"/>
    <w:autoRedefine/>
    <w:uiPriority w:val="39"/>
    <w:pPr>
      <w:tabs>
        <w:tab w:val="left" w:pos="238"/>
        <w:tab w:val="right" w:leader="dot" w:pos="8789"/>
      </w:tabs>
      <w:spacing w:line="240" w:lineRule="auto"/>
      <w:jc w:val="left"/>
    </w:pPr>
    <w:rPr>
      <w:b/>
      <w:lang w:val="en-US"/>
    </w:rPr>
  </w:style>
  <w:style w:type="paragraph" w:styleId="Verzeichnis2">
    <w:name w:val="toc 2"/>
    <w:basedOn w:val="Standard"/>
    <w:next w:val="Standard"/>
    <w:autoRedefine/>
    <w:uiPriority w:val="39"/>
    <w:pPr>
      <w:tabs>
        <w:tab w:val="left" w:pos="658"/>
        <w:tab w:val="right" w:leader="dot" w:pos="8789"/>
      </w:tabs>
      <w:spacing w:line="240" w:lineRule="auto"/>
      <w:ind w:left="240"/>
      <w:jc w:val="left"/>
    </w:pPr>
    <w:rPr>
      <w:lang w:val="en-US"/>
    </w:rPr>
  </w:style>
  <w:style w:type="paragraph" w:styleId="Verzeichnis3">
    <w:name w:val="toc 3"/>
    <w:basedOn w:val="Standard"/>
    <w:next w:val="Standard"/>
    <w:autoRedefine/>
    <w:uiPriority w:val="39"/>
    <w:pPr>
      <w:tabs>
        <w:tab w:val="left" w:pos="1276"/>
        <w:tab w:val="right" w:leader="dot" w:pos="8789"/>
      </w:tabs>
      <w:spacing w:line="240" w:lineRule="auto"/>
      <w:ind w:left="672"/>
      <w:jc w:val="left"/>
    </w:pPr>
    <w:rPr>
      <w:lang w:val="en-US"/>
    </w:rPr>
  </w:style>
  <w:style w:type="paragraph" w:customStyle="1" w:styleId="berschriftohneNummer">
    <w:name w:val="Überschrift ohne Nummer"/>
    <w:basedOn w:val="berschrift1"/>
    <w:next w:val="Standard"/>
    <w:link w:val="berschriftohneNummerZchn"/>
    <w:rsid w:val="00F718DB"/>
    <w:pPr>
      <w:numPr>
        <w:numId w:val="0"/>
      </w:numPr>
      <w:spacing w:before="160"/>
    </w:pPr>
  </w:style>
  <w:style w:type="paragraph" w:styleId="Verzeichnis4">
    <w:name w:val="toc 4"/>
    <w:basedOn w:val="Standard"/>
    <w:next w:val="Standard"/>
    <w:autoRedefine/>
    <w:uiPriority w:val="39"/>
    <w:pPr>
      <w:tabs>
        <w:tab w:val="left" w:pos="2041"/>
        <w:tab w:val="right" w:leader="dot" w:pos="8789"/>
      </w:tabs>
      <w:spacing w:line="240" w:lineRule="auto"/>
      <w:ind w:left="1276"/>
      <w:jc w:val="left"/>
    </w:pPr>
    <w:rPr>
      <w:lang w:val="en-US"/>
    </w:rPr>
  </w:style>
  <w:style w:type="character" w:styleId="Seitenzahl">
    <w:name w:val="page number"/>
    <w:basedOn w:val="Absatz-Standardschriftart"/>
  </w:style>
  <w:style w:type="character" w:styleId="Kommentarzeichen">
    <w:name w:val="annotation reference"/>
    <w:semiHidden/>
    <w:rPr>
      <w:sz w:val="16"/>
      <w:szCs w:val="16"/>
    </w:rPr>
  </w:style>
  <w:style w:type="paragraph" w:styleId="Kommentartext">
    <w:name w:val="annotation text"/>
    <w:basedOn w:val="Standard"/>
    <w:semiHidden/>
    <w:pPr>
      <w:jc w:val="left"/>
    </w:pPr>
    <w:rPr>
      <w:sz w:val="20"/>
    </w:rPr>
  </w:style>
  <w:style w:type="paragraph" w:styleId="Sprechblasentext">
    <w:name w:val="Balloon Text"/>
    <w:basedOn w:val="Standard"/>
    <w:semiHidden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qFormat/>
    <w:pPr>
      <w:keepNext/>
      <w:keepLines/>
      <w:pBdr>
        <w:top w:val="single" w:sz="6" w:space="4" w:color="auto"/>
        <w:bottom w:val="single" w:sz="6" w:space="5" w:color="auto"/>
      </w:pBdr>
      <w:tabs>
        <w:tab w:val="left" w:pos="1134"/>
      </w:tabs>
      <w:spacing w:before="320" w:after="100" w:line="240" w:lineRule="exact"/>
      <w:ind w:left="1134" w:hanging="1134"/>
      <w:jc w:val="left"/>
    </w:pPr>
    <w:rPr>
      <w:bCs/>
      <w:i/>
      <w:kern w:val="12"/>
      <w:sz w:val="18"/>
    </w:rPr>
  </w:style>
  <w:style w:type="paragraph" w:customStyle="1" w:styleId="AbbildungQuelle">
    <w:name w:val="Abbildung Quelle"/>
    <w:basedOn w:val="Standard"/>
    <w:rsid w:val="00B06B43"/>
    <w:pPr>
      <w:pBdr>
        <w:bottom w:val="single" w:sz="6" w:space="10" w:color="auto"/>
      </w:pBdr>
      <w:spacing w:before="80" w:after="360" w:line="240" w:lineRule="atLeast"/>
      <w:jc w:val="center"/>
    </w:pPr>
    <w:rPr>
      <w:kern w:val="12"/>
      <w:sz w:val="18"/>
      <w:szCs w:val="18"/>
    </w:rPr>
  </w:style>
  <w:style w:type="paragraph" w:styleId="Dokumentstruktur">
    <w:name w:val="Document Map"/>
    <w:basedOn w:val="Standard"/>
    <w:semiHidden/>
    <w:pPr>
      <w:shd w:val="clear" w:color="auto" w:fill="000080"/>
    </w:pPr>
    <w:rPr>
      <w:rFonts w:ascii="Tahoma" w:hAnsi="Tahoma" w:cs="Tahoma"/>
      <w:sz w:val="20"/>
    </w:rPr>
  </w:style>
  <w:style w:type="paragraph" w:customStyle="1" w:styleId="Zwischenberschrift">
    <w:name w:val="Zwischenüberschrift"/>
    <w:basedOn w:val="Standard"/>
    <w:next w:val="Standard"/>
    <w:pPr>
      <w:spacing w:before="90"/>
    </w:pPr>
    <w:rPr>
      <w:i/>
    </w:rPr>
  </w:style>
  <w:style w:type="paragraph" w:styleId="Kommentarthema">
    <w:name w:val="annotation subject"/>
    <w:basedOn w:val="Kommentartext"/>
    <w:next w:val="Kommentartext"/>
    <w:semiHidden/>
    <w:pPr>
      <w:jc w:val="both"/>
    </w:pPr>
    <w:rPr>
      <w:b/>
      <w:bCs/>
    </w:rPr>
  </w:style>
  <w:style w:type="paragraph" w:customStyle="1" w:styleId="AbbildungGrafik">
    <w:name w:val="Abbildung Grafik"/>
    <w:basedOn w:val="AbbildungQuelle"/>
    <w:next w:val="AbbildungQuelle"/>
    <w:rsid w:val="00165A0C"/>
    <w:pPr>
      <w:pBdr>
        <w:bottom w:val="none" w:sz="0" w:space="0" w:color="auto"/>
      </w:pBdr>
      <w:spacing w:after="120"/>
    </w:pPr>
  </w:style>
  <w:style w:type="paragraph" w:styleId="Zitat">
    <w:name w:val="Quote"/>
    <w:basedOn w:val="Standard"/>
    <w:next w:val="Standard"/>
    <w:link w:val="ZitatZchn"/>
    <w:rsid w:val="00F718DB"/>
    <w:pPr>
      <w:spacing w:before="60" w:after="60" w:line="240" w:lineRule="auto"/>
      <w:ind w:left="550"/>
      <w:jc w:val="left"/>
    </w:pPr>
    <w:rPr>
      <w:rFonts w:ascii="Palatino Linotype" w:hAnsi="Palatino Linotype"/>
      <w:i/>
      <w:sz w:val="20"/>
    </w:rPr>
  </w:style>
  <w:style w:type="character" w:customStyle="1" w:styleId="ZitatZchn">
    <w:name w:val="Zitat Zchn"/>
    <w:link w:val="Zitat"/>
    <w:rsid w:val="00F718DB"/>
    <w:rPr>
      <w:rFonts w:ascii="Palatino Linotype" w:hAnsi="Palatino Linotype"/>
      <w:i/>
      <w:szCs w:val="24"/>
      <w:lang w:val="de-DE" w:eastAsia="de-DE" w:bidi="ar-SA"/>
    </w:rPr>
  </w:style>
  <w:style w:type="paragraph" w:styleId="Abbildungsverzeichnis">
    <w:name w:val="table of figures"/>
    <w:basedOn w:val="Standard"/>
    <w:next w:val="Standard"/>
    <w:uiPriority w:val="99"/>
    <w:rsid w:val="00D828CC"/>
  </w:style>
  <w:style w:type="paragraph" w:customStyle="1" w:styleId="Abkrzungsverzeichnis">
    <w:name w:val="Abkürzungsverzeichnis"/>
    <w:basedOn w:val="Standard"/>
    <w:rsid w:val="00FC0EBD"/>
    <w:pPr>
      <w:tabs>
        <w:tab w:val="right" w:leader="dot" w:pos="8789"/>
      </w:tabs>
      <w:spacing w:line="240" w:lineRule="auto"/>
    </w:pPr>
    <w:rPr>
      <w:lang w:val="en-US"/>
    </w:rPr>
  </w:style>
  <w:style w:type="paragraph" w:customStyle="1" w:styleId="Literatureintrag">
    <w:name w:val="Literatureintrag"/>
    <w:basedOn w:val="Standard"/>
    <w:qFormat/>
    <w:rsid w:val="00A908C7"/>
    <w:pPr>
      <w:spacing w:line="240" w:lineRule="auto"/>
      <w:ind w:left="720" w:hanging="720"/>
    </w:pPr>
    <w:rPr>
      <w:noProof/>
      <w:lang w:val="en-US"/>
    </w:rPr>
  </w:style>
  <w:style w:type="paragraph" w:customStyle="1" w:styleId="TitelderArbeit">
    <w:name w:val="Titel der Arbeit"/>
    <w:basedOn w:val="Standard"/>
    <w:rsid w:val="00FC0EBD"/>
    <w:pPr>
      <w:spacing w:after="40" w:line="340" w:lineRule="atLeast"/>
      <w:jc w:val="center"/>
    </w:pPr>
    <w:rPr>
      <w:sz w:val="32"/>
    </w:rPr>
  </w:style>
  <w:style w:type="paragraph" w:customStyle="1" w:styleId="UnterschriftAutor">
    <w:name w:val="Unterschrift Autor"/>
    <w:basedOn w:val="Standard"/>
    <w:rsid w:val="00FC0EBD"/>
    <w:pPr>
      <w:jc w:val="left"/>
    </w:pPr>
    <w:rPr>
      <w:sz w:val="18"/>
    </w:rPr>
  </w:style>
  <w:style w:type="paragraph" w:customStyle="1" w:styleId="Bibliography2">
    <w:name w:val="Bibliography2"/>
    <w:basedOn w:val="Standard"/>
    <w:rsid w:val="00A15F10"/>
    <w:pPr>
      <w:spacing w:line="240" w:lineRule="auto"/>
      <w:ind w:left="720" w:hanging="720"/>
      <w:jc w:val="left"/>
    </w:pPr>
    <w:rPr>
      <w:noProof/>
      <w:lang w:val="en-US"/>
    </w:rPr>
  </w:style>
  <w:style w:type="table" w:customStyle="1" w:styleId="Tabellengitternetz">
    <w:name w:val="Tabellengitternetz"/>
    <w:basedOn w:val="NormaleTabelle"/>
    <w:rsid w:val="000477AD"/>
    <w:pPr>
      <w:spacing w:line="400" w:lineRule="exact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Ti">
    <w:name w:val="Standard Ti"/>
    <w:basedOn w:val="Standard"/>
    <w:rsid w:val="00CF4E29"/>
    <w:pPr>
      <w:spacing w:after="240" w:line="288" w:lineRule="auto"/>
    </w:pPr>
    <w:rPr>
      <w:rFonts w:ascii="Arial" w:hAnsi="Arial"/>
      <w:b/>
    </w:rPr>
  </w:style>
  <w:style w:type="character" w:styleId="Hyperlink">
    <w:name w:val="Hyperlink"/>
    <w:uiPriority w:val="99"/>
    <w:unhideWhenUsed/>
    <w:rsid w:val="00CF4E29"/>
    <w:rPr>
      <w:color w:val="0000FF"/>
      <w:u w:val="single"/>
    </w:rPr>
  </w:style>
  <w:style w:type="paragraph" w:customStyle="1" w:styleId="Beispiel">
    <w:name w:val="Beispiel"/>
    <w:basedOn w:val="Standard"/>
    <w:rsid w:val="00CF4E29"/>
    <w:pPr>
      <w:spacing w:after="240" w:line="288" w:lineRule="auto"/>
      <w:ind w:left="1106" w:hanging="1106"/>
      <w:jc w:val="left"/>
    </w:pPr>
    <w:rPr>
      <w:sz w:val="28"/>
    </w:rPr>
  </w:style>
  <w:style w:type="paragraph" w:customStyle="1" w:styleId="Diplom-Standard">
    <w:name w:val="Diplom-Standard"/>
    <w:basedOn w:val="Standard"/>
    <w:rsid w:val="00CF4E29"/>
    <w:pPr>
      <w:spacing w:line="360" w:lineRule="auto"/>
      <w:jc w:val="left"/>
    </w:pPr>
    <w:rPr>
      <w:rFonts w:ascii="Arial" w:hAnsi="Arial"/>
    </w:rPr>
  </w:style>
  <w:style w:type="character" w:customStyle="1" w:styleId="bodybereich">
    <w:name w:val="bodybereich"/>
    <w:basedOn w:val="Absatz-Standardschriftart"/>
    <w:rsid w:val="00CF4E29"/>
  </w:style>
  <w:style w:type="character" w:customStyle="1" w:styleId="Literaturart">
    <w:name w:val="Literaturart"/>
    <w:rsid w:val="00A908C7"/>
    <w:rPr>
      <w:rFonts w:ascii="Times New Roman" w:hAnsi="Times New Roman"/>
      <w:sz w:val="24"/>
    </w:rPr>
  </w:style>
  <w:style w:type="character" w:customStyle="1" w:styleId="BesuchterHyperlink">
    <w:name w:val="BesuchterHyperlink"/>
    <w:rsid w:val="0088704B"/>
    <w:rPr>
      <w:color w:val="800080"/>
      <w:u w:val="single"/>
    </w:rPr>
  </w:style>
  <w:style w:type="paragraph" w:customStyle="1" w:styleId="Tabelle">
    <w:name w:val="Tabelle"/>
    <w:basedOn w:val="Standard"/>
    <w:qFormat/>
    <w:rsid w:val="0057268E"/>
    <w:pPr>
      <w:spacing w:line="240" w:lineRule="auto"/>
    </w:pPr>
  </w:style>
  <w:style w:type="paragraph" w:styleId="StandardWeb">
    <w:name w:val="Normal (Web)"/>
    <w:basedOn w:val="Standard"/>
    <w:uiPriority w:val="99"/>
    <w:unhideWhenUsed/>
    <w:rsid w:val="00C22EF0"/>
    <w:pPr>
      <w:spacing w:before="100" w:beforeAutospacing="1" w:after="100" w:afterAutospacing="1" w:line="240" w:lineRule="auto"/>
      <w:jc w:val="left"/>
    </w:pPr>
  </w:style>
  <w:style w:type="paragraph" w:customStyle="1" w:styleId="Default">
    <w:name w:val="Default"/>
    <w:rsid w:val="00814EEB"/>
    <w:pPr>
      <w:autoSpaceDE w:val="0"/>
      <w:autoSpaceDN w:val="0"/>
      <w:adjustRightInd w:val="0"/>
    </w:pPr>
    <w:rPr>
      <w:rFonts w:ascii="Arial" w:hAnsi="Arial" w:cs="Arial"/>
      <w:color w:val="000000"/>
      <w:szCs w:val="24"/>
    </w:rPr>
  </w:style>
  <w:style w:type="paragraph" w:styleId="Index1">
    <w:name w:val="index 1"/>
    <w:aliases w:val="Index-CCRDMT"/>
    <w:basedOn w:val="Standard"/>
    <w:next w:val="Standard"/>
    <w:autoRedefine/>
    <w:uiPriority w:val="99"/>
    <w:unhideWhenUsed/>
    <w:rsid w:val="00307AC0"/>
    <w:pPr>
      <w:tabs>
        <w:tab w:val="right" w:leader="dot" w:pos="8777"/>
      </w:tabs>
      <w:spacing w:before="0"/>
      <w:ind w:left="238" w:hanging="238"/>
      <w:jc w:val="left"/>
    </w:pPr>
  </w:style>
  <w:style w:type="paragraph" w:styleId="Index2">
    <w:name w:val="index 2"/>
    <w:basedOn w:val="Standard"/>
    <w:next w:val="Standard"/>
    <w:autoRedefine/>
    <w:uiPriority w:val="99"/>
    <w:unhideWhenUsed/>
    <w:rsid w:val="00F3549B"/>
    <w:pPr>
      <w:spacing w:before="0"/>
      <w:ind w:left="480" w:hanging="240"/>
      <w:jc w:val="left"/>
    </w:pPr>
    <w:rPr>
      <w:rFonts w:asciiTheme="minorHAnsi" w:hAnsiTheme="minorHAnsi"/>
      <w:sz w:val="20"/>
    </w:rPr>
  </w:style>
  <w:style w:type="paragraph" w:styleId="Index3">
    <w:name w:val="index 3"/>
    <w:basedOn w:val="Standard"/>
    <w:next w:val="Standard"/>
    <w:autoRedefine/>
    <w:uiPriority w:val="99"/>
    <w:unhideWhenUsed/>
    <w:rsid w:val="00307AC0"/>
    <w:pPr>
      <w:spacing w:before="0"/>
      <w:ind w:left="720" w:hanging="240"/>
      <w:jc w:val="left"/>
    </w:pPr>
    <w:rPr>
      <w:rFonts w:asciiTheme="minorHAnsi" w:hAnsiTheme="minorHAnsi"/>
      <w:sz w:val="20"/>
    </w:rPr>
  </w:style>
  <w:style w:type="paragraph" w:styleId="Index4">
    <w:name w:val="index 4"/>
    <w:basedOn w:val="Standard"/>
    <w:next w:val="Standard"/>
    <w:autoRedefine/>
    <w:uiPriority w:val="99"/>
    <w:unhideWhenUsed/>
    <w:rsid w:val="00307AC0"/>
    <w:pPr>
      <w:spacing w:before="0"/>
      <w:ind w:left="960" w:hanging="240"/>
      <w:jc w:val="left"/>
    </w:pPr>
    <w:rPr>
      <w:rFonts w:asciiTheme="minorHAnsi" w:hAnsiTheme="minorHAnsi"/>
      <w:sz w:val="20"/>
    </w:rPr>
  </w:style>
  <w:style w:type="paragraph" w:styleId="Index5">
    <w:name w:val="index 5"/>
    <w:basedOn w:val="Standard"/>
    <w:next w:val="Standard"/>
    <w:autoRedefine/>
    <w:uiPriority w:val="99"/>
    <w:unhideWhenUsed/>
    <w:rsid w:val="00307AC0"/>
    <w:pPr>
      <w:spacing w:before="0"/>
      <w:ind w:left="1200" w:hanging="240"/>
      <w:jc w:val="left"/>
    </w:pPr>
    <w:rPr>
      <w:rFonts w:asciiTheme="minorHAnsi" w:hAnsiTheme="minorHAnsi"/>
      <w:sz w:val="20"/>
    </w:rPr>
  </w:style>
  <w:style w:type="paragraph" w:styleId="Index6">
    <w:name w:val="index 6"/>
    <w:basedOn w:val="Standard"/>
    <w:next w:val="Standard"/>
    <w:autoRedefine/>
    <w:uiPriority w:val="99"/>
    <w:unhideWhenUsed/>
    <w:rsid w:val="00307AC0"/>
    <w:pPr>
      <w:spacing w:before="0"/>
      <w:ind w:left="1440" w:hanging="240"/>
      <w:jc w:val="left"/>
    </w:pPr>
    <w:rPr>
      <w:rFonts w:asciiTheme="minorHAnsi" w:hAnsiTheme="minorHAnsi"/>
      <w:sz w:val="20"/>
    </w:rPr>
  </w:style>
  <w:style w:type="paragraph" w:styleId="Index7">
    <w:name w:val="index 7"/>
    <w:basedOn w:val="Standard"/>
    <w:next w:val="Standard"/>
    <w:autoRedefine/>
    <w:uiPriority w:val="99"/>
    <w:unhideWhenUsed/>
    <w:rsid w:val="00307AC0"/>
    <w:pPr>
      <w:spacing w:before="0"/>
      <w:ind w:left="1680" w:hanging="240"/>
      <w:jc w:val="left"/>
    </w:pPr>
    <w:rPr>
      <w:rFonts w:asciiTheme="minorHAnsi" w:hAnsiTheme="minorHAnsi"/>
      <w:sz w:val="20"/>
    </w:rPr>
  </w:style>
  <w:style w:type="paragraph" w:styleId="Index8">
    <w:name w:val="index 8"/>
    <w:basedOn w:val="Standard"/>
    <w:next w:val="Standard"/>
    <w:autoRedefine/>
    <w:uiPriority w:val="99"/>
    <w:unhideWhenUsed/>
    <w:rsid w:val="00307AC0"/>
    <w:pPr>
      <w:spacing w:before="0"/>
      <w:ind w:left="1920" w:hanging="240"/>
      <w:jc w:val="left"/>
    </w:pPr>
    <w:rPr>
      <w:rFonts w:asciiTheme="minorHAnsi" w:hAnsiTheme="minorHAnsi"/>
      <w:sz w:val="20"/>
    </w:rPr>
  </w:style>
  <w:style w:type="paragraph" w:styleId="Index9">
    <w:name w:val="index 9"/>
    <w:basedOn w:val="Standard"/>
    <w:next w:val="Standard"/>
    <w:autoRedefine/>
    <w:uiPriority w:val="99"/>
    <w:unhideWhenUsed/>
    <w:rsid w:val="00307AC0"/>
    <w:pPr>
      <w:spacing w:before="0"/>
      <w:ind w:left="2160" w:hanging="240"/>
      <w:jc w:val="left"/>
    </w:pPr>
    <w:rPr>
      <w:rFonts w:asciiTheme="minorHAnsi" w:hAnsiTheme="minorHAnsi"/>
      <w:sz w:val="20"/>
    </w:rPr>
  </w:style>
  <w:style w:type="paragraph" w:styleId="Indexberschrift">
    <w:name w:val="index heading"/>
    <w:basedOn w:val="Standard"/>
    <w:next w:val="Index1"/>
    <w:uiPriority w:val="99"/>
    <w:unhideWhenUsed/>
    <w:rsid w:val="00307AC0"/>
    <w:pPr>
      <w:spacing w:before="0"/>
      <w:jc w:val="left"/>
    </w:pPr>
    <w:rPr>
      <w:rFonts w:asciiTheme="minorHAnsi" w:hAnsiTheme="minorHAnsi"/>
      <w:sz w:val="20"/>
    </w:rPr>
  </w:style>
  <w:style w:type="table" w:styleId="Tabellenraster">
    <w:name w:val="Table Grid"/>
    <w:basedOn w:val="NormaleTabelle"/>
    <w:uiPriority w:val="59"/>
    <w:rsid w:val="002979AE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  <w:between w:val="none" w:sz="4" w:space="0" w:color="000000"/>
      </w:pBdr>
    </w:pPr>
    <w:rPr>
      <w:rFonts w:cs="Calibri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Gitternetztabelle4Akzent1">
    <w:name w:val="Grid Table 4 Accent 1"/>
    <w:basedOn w:val="NormaleTabelle"/>
    <w:uiPriority w:val="49"/>
    <w:rsid w:val="00D369B6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Listenabsatz">
    <w:name w:val="List Paragraph"/>
    <w:basedOn w:val="Standard"/>
    <w:uiPriority w:val="34"/>
    <w:qFormat/>
    <w:rsid w:val="000F4EE8"/>
    <w:pPr>
      <w:ind w:left="720"/>
      <w:contextualSpacing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B45009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BF2424"/>
    <w:rPr>
      <w:color w:val="954F72" w:themeColor="followedHyperlink"/>
      <w:u w:val="single"/>
    </w:rPr>
  </w:style>
  <w:style w:type="character" w:customStyle="1" w:styleId="berschrift2Zchn">
    <w:name w:val="Überschrift 2 Zchn"/>
    <w:basedOn w:val="Absatz-Standardschriftart"/>
    <w:link w:val="berschrift2"/>
    <w:rsid w:val="002F5F89"/>
    <w:rPr>
      <w:rFonts w:ascii="Arial" w:hAnsi="Arial" w:cs="Arial"/>
      <w:b/>
      <w:bCs/>
      <w:iCs/>
      <w:szCs w:val="28"/>
    </w:rPr>
  </w:style>
  <w:style w:type="paragraph" w:customStyle="1" w:styleId="Formatvorlage1">
    <w:name w:val="Formatvorlage1"/>
    <w:basedOn w:val="berschriftohneNummer"/>
    <w:qFormat/>
    <w:rsid w:val="00FA7778"/>
    <w:pPr>
      <w:ind w:left="576" w:hanging="576"/>
    </w:pPr>
    <w:rPr>
      <w:b w:val="0"/>
      <w:bCs w:val="0"/>
    </w:rPr>
  </w:style>
  <w:style w:type="paragraph" w:customStyle="1" w:styleId="xxx">
    <w:name w:val="xxx"/>
    <w:basedOn w:val="berschrift2"/>
    <w:qFormat/>
    <w:rsid w:val="0033329B"/>
    <w:pPr>
      <w:numPr>
        <w:ilvl w:val="0"/>
        <w:numId w:val="0"/>
      </w:numPr>
      <w:ind w:left="576" w:hanging="576"/>
    </w:pPr>
    <w:rPr>
      <w:b w:val="0"/>
      <w:bCs w:val="0"/>
    </w:rPr>
  </w:style>
  <w:style w:type="character" w:styleId="Platzhaltertext">
    <w:name w:val="Placeholder Text"/>
    <w:basedOn w:val="Absatz-Standardschriftart"/>
    <w:uiPriority w:val="99"/>
    <w:semiHidden/>
    <w:rsid w:val="008064D6"/>
    <w:rPr>
      <w:color w:val="808080"/>
    </w:rPr>
  </w:style>
  <w:style w:type="table" w:styleId="Gitternetztabelle1hell">
    <w:name w:val="Grid Table 1 Light"/>
    <w:basedOn w:val="NormaleTabelle"/>
    <w:uiPriority w:val="46"/>
    <w:rsid w:val="006F404D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ervorhebung">
    <w:name w:val="Emphasis"/>
    <w:basedOn w:val="Absatz-Standardschriftart"/>
    <w:uiPriority w:val="20"/>
    <w:qFormat/>
    <w:rsid w:val="004A2620"/>
    <w:rPr>
      <w:i/>
      <w:iCs/>
    </w:rPr>
  </w:style>
  <w:style w:type="character" w:customStyle="1" w:styleId="apple-converted-space">
    <w:name w:val="apple-converted-space"/>
    <w:basedOn w:val="Absatz-Standardschriftart"/>
    <w:rsid w:val="004A2620"/>
  </w:style>
  <w:style w:type="paragraph" w:customStyle="1" w:styleId="Anhang">
    <w:name w:val="Anhang"/>
    <w:basedOn w:val="berschriftohneNummer"/>
    <w:next w:val="Standard"/>
    <w:link w:val="AnhangZchn"/>
    <w:qFormat/>
    <w:rsid w:val="00BB6775"/>
    <w:rPr>
      <w:b w:val="0"/>
    </w:rPr>
  </w:style>
  <w:style w:type="character" w:customStyle="1" w:styleId="berschrift1Zchn">
    <w:name w:val="Überschrift 1 Zchn"/>
    <w:basedOn w:val="Absatz-Standardschriftart"/>
    <w:link w:val="berschrift1"/>
    <w:rsid w:val="00180F3F"/>
    <w:rPr>
      <w:rFonts w:ascii="Arial" w:hAnsi="Arial" w:cs="Arial"/>
      <w:b/>
      <w:bCs/>
      <w:kern w:val="32"/>
      <w:sz w:val="26"/>
      <w:szCs w:val="32"/>
    </w:rPr>
  </w:style>
  <w:style w:type="character" w:customStyle="1" w:styleId="berschriftohneNummerZchn">
    <w:name w:val="Überschrift ohne Nummer Zchn"/>
    <w:basedOn w:val="berschrift1Zchn"/>
    <w:link w:val="berschriftohneNummer"/>
    <w:rsid w:val="00BB6775"/>
    <w:rPr>
      <w:rFonts w:ascii="Arial" w:hAnsi="Arial" w:cs="Arial"/>
      <w:b/>
      <w:bCs/>
      <w:kern w:val="32"/>
      <w:sz w:val="26"/>
      <w:szCs w:val="32"/>
    </w:rPr>
  </w:style>
  <w:style w:type="character" w:customStyle="1" w:styleId="AnhangZchn">
    <w:name w:val="Anhang Zchn"/>
    <w:basedOn w:val="berschriftohneNummerZchn"/>
    <w:link w:val="Anhang"/>
    <w:rsid w:val="00BB6775"/>
    <w:rPr>
      <w:rFonts w:ascii="Arial" w:hAnsi="Arial" w:cs="Arial"/>
      <w:b w:val="0"/>
      <w:bCs/>
      <w:kern w:val="32"/>
      <w:sz w:val="26"/>
      <w:szCs w:val="32"/>
    </w:rPr>
  </w:style>
  <w:style w:type="paragraph" w:customStyle="1" w:styleId="Anhangx">
    <w:name w:val="Anhang x"/>
    <w:basedOn w:val="berschrift4"/>
    <w:next w:val="Standard"/>
    <w:link w:val="AnhangxZchn"/>
    <w:autoRedefine/>
    <w:rsid w:val="00BB6775"/>
    <w:pPr>
      <w:numPr>
        <w:ilvl w:val="0"/>
        <w:numId w:val="0"/>
      </w:numPr>
    </w:pPr>
  </w:style>
  <w:style w:type="character" w:customStyle="1" w:styleId="berschrift4Zchn">
    <w:name w:val="Überschrift 4 Zchn"/>
    <w:basedOn w:val="Absatz-Standardschriftart"/>
    <w:link w:val="berschrift4"/>
    <w:rsid w:val="00BB6775"/>
    <w:rPr>
      <w:rFonts w:ascii="Arial" w:hAnsi="Arial"/>
      <w:bCs/>
      <w:szCs w:val="28"/>
    </w:rPr>
  </w:style>
  <w:style w:type="character" w:customStyle="1" w:styleId="AnhangxZchn">
    <w:name w:val="Anhang x Zchn"/>
    <w:basedOn w:val="berschrift4Zchn"/>
    <w:link w:val="Anhangx"/>
    <w:rsid w:val="00BB6775"/>
    <w:rPr>
      <w:rFonts w:ascii="Arial" w:hAnsi="Arial"/>
      <w:bCs/>
      <w:szCs w:val="28"/>
    </w:rPr>
  </w:style>
  <w:style w:type="table" w:styleId="EinfacheTabelle1">
    <w:name w:val="Plain Table 1"/>
    <w:basedOn w:val="NormaleTabelle"/>
    <w:uiPriority w:val="41"/>
    <w:rsid w:val="0037226B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ndnotenzeichen">
    <w:name w:val="endnote reference"/>
    <w:basedOn w:val="Absatz-Standardschriftart"/>
    <w:uiPriority w:val="99"/>
    <w:semiHidden/>
    <w:unhideWhenUsed/>
    <w:rsid w:val="008F6C97"/>
    <w:rPr>
      <w:vertAlign w:val="superscript"/>
    </w:rPr>
  </w:style>
  <w:style w:type="table" w:styleId="TabellemithellemGitternetz">
    <w:name w:val="Grid Table Light"/>
    <w:basedOn w:val="NormaleTabelle"/>
    <w:uiPriority w:val="40"/>
    <w:rsid w:val="00BD6AD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itternetztabelle5dunkelAkzent3">
    <w:name w:val="Grid Table 5 Dark Accent 3"/>
    <w:basedOn w:val="NormaleTabelle"/>
    <w:uiPriority w:val="50"/>
    <w:rsid w:val="00A11D9C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0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4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97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3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05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991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13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406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582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384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47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351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61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64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16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3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957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57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428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48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9717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272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75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94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56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046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090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2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58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0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2883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89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59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134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117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75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12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1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808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960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7090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259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1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3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65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515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1667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4394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5309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028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7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10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30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960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268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39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71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786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372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78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24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2053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4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649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65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84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101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6159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037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705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56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911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22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34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66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386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8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0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04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22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333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092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772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9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4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615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2861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610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43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19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7781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65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008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83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621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45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66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0077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124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7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27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68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74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525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0284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809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6347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558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66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3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98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70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2227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303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9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45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79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484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10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2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66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5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89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585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504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29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93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1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7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46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01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0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702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816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267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27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817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433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2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69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0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010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749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36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241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7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6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869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24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688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1907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733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479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71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155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422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55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76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314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840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9028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903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78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50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801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2469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735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97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863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735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555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449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415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965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148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680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43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936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557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704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726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93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6712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167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610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15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620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332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55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173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17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5520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2442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4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450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042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52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587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067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40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1157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2307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43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861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39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312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909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70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5511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622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9539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967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147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068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545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630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5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01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20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4309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50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40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772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656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207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78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739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8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754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75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2463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61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1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3628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85127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31006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10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9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34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56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877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660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5192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39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82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0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1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527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52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4234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283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10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5367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1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537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06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0493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459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3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93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994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23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9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1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76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740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3696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28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83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10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255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615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25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38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52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9381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435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807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88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3968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182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1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981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193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2111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386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366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58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784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52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12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98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457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160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68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52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561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003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065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92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57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3360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693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397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4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948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699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06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9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10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835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63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487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956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0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5307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366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8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54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82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865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457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11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730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492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0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20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38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1237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930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24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20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0319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990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433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0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85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34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49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0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688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107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65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721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4095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063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5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8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40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70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1261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4638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648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89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664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2272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7830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58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1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722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96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342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31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3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849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538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570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0156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366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06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43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326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358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609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09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502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667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626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25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74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373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877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6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5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6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890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183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107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455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70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46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16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39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510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7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7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609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471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10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11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82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4451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18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873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566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73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488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2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499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8817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328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29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43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500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47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9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09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1461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701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279FFC-0752-6246-8009-3B3B147E40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763</Words>
  <Characters>4809</Characters>
  <Application>Microsoft Office Word</Application>
  <DocSecurity>0</DocSecurity>
  <Lines>40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Formatvorlage Abschlussarbeit</vt:lpstr>
    </vt:vector>
  </TitlesOfParts>
  <Company>Universitaet Koblenz-Landau</Company>
  <LinksUpToDate>false</LinksUpToDate>
  <CharactersWithSpaces>5561</CharactersWithSpaces>
  <SharedDoc>false</SharedDoc>
  <HLinks>
    <vt:vector size="216" baseType="variant">
      <vt:variant>
        <vt:i4>1769565</vt:i4>
      </vt:variant>
      <vt:variant>
        <vt:i4>207</vt:i4>
      </vt:variant>
      <vt:variant>
        <vt:i4>0</vt:i4>
      </vt:variant>
      <vt:variant>
        <vt:i4>5</vt:i4>
      </vt:variant>
      <vt:variant>
        <vt:lpwstr>http://www.uni-koblenz.de/~akpramt/index.php</vt:lpwstr>
      </vt:variant>
      <vt:variant>
        <vt:lpwstr/>
      </vt:variant>
      <vt:variant>
        <vt:i4>2097208</vt:i4>
      </vt:variant>
      <vt:variant>
        <vt:i4>204</vt:i4>
      </vt:variant>
      <vt:variant>
        <vt:i4>0</vt:i4>
      </vt:variant>
      <vt:variant>
        <vt:i4>5</vt:i4>
      </vt:variant>
      <vt:variant>
        <vt:lpwstr>http://qsf.e-learning.imb-uni-augsburg.de/start</vt:lpwstr>
      </vt:variant>
      <vt:variant>
        <vt:lpwstr/>
      </vt:variant>
      <vt:variant>
        <vt:i4>2490492</vt:i4>
      </vt:variant>
      <vt:variant>
        <vt:i4>195</vt:i4>
      </vt:variant>
      <vt:variant>
        <vt:i4>0</vt:i4>
      </vt:variant>
      <vt:variant>
        <vt:i4>5</vt:i4>
      </vt:variant>
      <vt:variant>
        <vt:lpwstr>http://vhbonline.org/service/jourqual/jq2/</vt:lpwstr>
      </vt:variant>
      <vt:variant>
        <vt:lpwstr/>
      </vt:variant>
      <vt:variant>
        <vt:i4>6029436</vt:i4>
      </vt:variant>
      <vt:variant>
        <vt:i4>192</vt:i4>
      </vt:variant>
      <vt:variant>
        <vt:i4>0</vt:i4>
      </vt:variant>
      <vt:variant>
        <vt:i4>5</vt:i4>
      </vt:variant>
      <vt:variant>
        <vt:lpwstr>http://www.uni-koblenz-landau.de/bibliothek/suche/digibib_login</vt:lpwstr>
      </vt:variant>
      <vt:variant>
        <vt:lpwstr/>
      </vt:variant>
      <vt:variant>
        <vt:i4>1245256</vt:i4>
      </vt:variant>
      <vt:variant>
        <vt:i4>189</vt:i4>
      </vt:variant>
      <vt:variant>
        <vt:i4>0</vt:i4>
      </vt:variant>
      <vt:variant>
        <vt:i4>5</vt:i4>
      </vt:variant>
      <vt:variant>
        <vt:lpwstr>http://www.e-fellows.de/</vt:lpwstr>
      </vt:variant>
      <vt:variant>
        <vt:lpwstr/>
      </vt:variant>
      <vt:variant>
        <vt:i4>5177360</vt:i4>
      </vt:variant>
      <vt:variant>
        <vt:i4>186</vt:i4>
      </vt:variant>
      <vt:variant>
        <vt:i4>0</vt:i4>
      </vt:variant>
      <vt:variant>
        <vt:i4>5</vt:i4>
      </vt:variant>
      <vt:variant>
        <vt:lpwstr>http://www.jstor.org/</vt:lpwstr>
      </vt:variant>
      <vt:variant>
        <vt:lpwstr/>
      </vt:variant>
      <vt:variant>
        <vt:i4>5898247</vt:i4>
      </vt:variant>
      <vt:variant>
        <vt:i4>183</vt:i4>
      </vt:variant>
      <vt:variant>
        <vt:i4>0</vt:i4>
      </vt:variant>
      <vt:variant>
        <vt:i4>5</vt:i4>
      </vt:variant>
      <vt:variant>
        <vt:lpwstr>http://www.uni-koblenz-landau.de/bibliothek/ezbreadme</vt:lpwstr>
      </vt:variant>
      <vt:variant>
        <vt:lpwstr/>
      </vt:variant>
      <vt:variant>
        <vt:i4>7733274</vt:i4>
      </vt:variant>
      <vt:variant>
        <vt:i4>174</vt:i4>
      </vt:variant>
      <vt:variant>
        <vt:i4>0</vt:i4>
      </vt:variant>
      <vt:variant>
        <vt:i4>5</vt:i4>
      </vt:variant>
      <vt:variant>
        <vt:lpwstr>mailto:eberz@uni-koblenz.de</vt:lpwstr>
      </vt:variant>
      <vt:variant>
        <vt:lpwstr/>
      </vt:variant>
      <vt:variant>
        <vt:i4>1441907</vt:i4>
      </vt:variant>
      <vt:variant>
        <vt:i4>171</vt:i4>
      </vt:variant>
      <vt:variant>
        <vt:i4>0</vt:i4>
      </vt:variant>
      <vt:variant>
        <vt:i4>5</vt:i4>
      </vt:variant>
      <vt:variant>
        <vt:lpwstr>mailto:harald.von.kortzfleisch@uni-koblenz.de</vt:lpwstr>
      </vt:variant>
      <vt:variant>
        <vt:lpwstr/>
      </vt:variant>
      <vt:variant>
        <vt:i4>1441847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00232712</vt:lpwstr>
      </vt:variant>
      <vt:variant>
        <vt:i4>144184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00232711</vt:lpwstr>
      </vt:variant>
      <vt:variant>
        <vt:i4>1441845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300232515</vt:lpwstr>
      </vt:variant>
      <vt:variant>
        <vt:i4>1441845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300232514</vt:lpwstr>
      </vt:variant>
      <vt:variant>
        <vt:i4>1048631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01531638</vt:lpwstr>
      </vt:variant>
      <vt:variant>
        <vt:i4>1048631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01531637</vt:lpwstr>
      </vt:variant>
      <vt:variant>
        <vt:i4>104863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01531636</vt:lpwstr>
      </vt:variant>
      <vt:variant>
        <vt:i4>1048631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01531635</vt:lpwstr>
      </vt:variant>
      <vt:variant>
        <vt:i4>1048631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01531634</vt:lpwstr>
      </vt:variant>
      <vt:variant>
        <vt:i4>1048631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01531633</vt:lpwstr>
      </vt:variant>
      <vt:variant>
        <vt:i4>1048631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01531632</vt:lpwstr>
      </vt:variant>
      <vt:variant>
        <vt:i4>104863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01531631</vt:lpwstr>
      </vt:variant>
      <vt:variant>
        <vt:i4>104863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01531630</vt:lpwstr>
      </vt:variant>
      <vt:variant>
        <vt:i4>111416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01531629</vt:lpwstr>
      </vt:variant>
      <vt:variant>
        <vt:i4>111416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01531628</vt:lpwstr>
      </vt:variant>
      <vt:variant>
        <vt:i4>111416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01531627</vt:lpwstr>
      </vt:variant>
      <vt:variant>
        <vt:i4>111416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01531626</vt:lpwstr>
      </vt:variant>
      <vt:variant>
        <vt:i4>111416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01531625</vt:lpwstr>
      </vt:variant>
      <vt:variant>
        <vt:i4>111416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01531624</vt:lpwstr>
      </vt:variant>
      <vt:variant>
        <vt:i4>111416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01531623</vt:lpwstr>
      </vt:variant>
      <vt:variant>
        <vt:i4>11141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01531622</vt:lpwstr>
      </vt:variant>
      <vt:variant>
        <vt:i4>111416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01531621</vt:lpwstr>
      </vt:variant>
      <vt:variant>
        <vt:i4>111416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01531620</vt:lpwstr>
      </vt:variant>
      <vt:variant>
        <vt:i4>117970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01531619</vt:lpwstr>
      </vt:variant>
      <vt:variant>
        <vt:i4>117970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01531618</vt:lpwstr>
      </vt:variant>
      <vt:variant>
        <vt:i4>117970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01531617</vt:lpwstr>
      </vt:variant>
      <vt:variant>
        <vt:i4>117970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0153161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ormatvorlage Abschlussarbeit</dc:title>
  <dc:subject/>
  <dc:creator>Michael Dornauf</dc:creator>
  <cp:keywords/>
  <dc:description/>
  <cp:lastModifiedBy>Christian Tuschner</cp:lastModifiedBy>
  <cp:revision>413</cp:revision>
  <cp:lastPrinted>2021-02-05T07:00:00Z</cp:lastPrinted>
  <dcterms:created xsi:type="dcterms:W3CDTF">2021-01-07T23:51:00Z</dcterms:created>
  <dcterms:modified xsi:type="dcterms:W3CDTF">2021-04-15T0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cb00ed-eba9-3a48-af29-e07a45d92fd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